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571556805"/>
        <w:docPartObj>
          <w:docPartGallery w:val="Cover Pages"/>
          <w:docPartUnique/>
        </w:docPartObj>
      </w:sdtPr>
      <w:sdtContent>
        <w:p w14:paraId="1D353204" w14:textId="5293F41E" w:rsidR="00393A37" w:rsidRDefault="00393A37"/>
        <w:p w14:paraId="5A7F1793" w14:textId="75DD5DA6" w:rsidR="00393A37" w:rsidRDefault="00393A37">
          <w:pPr>
            <w:spacing w:before="0" w:after="0" w:line="240" w:lineRule="auto"/>
            <w:jc w:val="left"/>
            <w:rPr>
              <w:rFonts w:ascii="Calibri" w:hAnsi="Calibri"/>
              <w:b/>
              <w:caps/>
              <w:kern w:val="28"/>
              <w:lang w:val="en-GB"/>
            </w:rPr>
          </w:pPr>
          <w:r>
            <w:rPr>
              <w:noProof/>
              <w:lang w:val="en-ZA" w:eastAsia="en-ZA"/>
            </w:rPr>
            <mc:AlternateContent>
              <mc:Choice Requires="wps">
                <w:drawing>
                  <wp:anchor distT="0" distB="0" distL="114300" distR="114300" simplePos="0" relativeHeight="251664384" behindDoc="0" locked="0" layoutInCell="1" allowOverlap="1" wp14:anchorId="5EBA85A4" wp14:editId="182525BB">
                    <wp:simplePos x="0" y="0"/>
                    <wp:positionH relativeFrom="page">
                      <wp:posOffset>1142736</wp:posOffset>
                    </wp:positionH>
                    <wp:positionV relativeFrom="page">
                      <wp:posOffset>7785759</wp:posOffset>
                    </wp:positionV>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CFD84E0" w14:textId="7498A34D" w:rsidR="00030565" w:rsidRDefault="00030565">
                                    <w:pPr>
                                      <w:pStyle w:val="NoSpacing"/>
                                      <w:jc w:val="right"/>
                                      <w:rPr>
                                        <w:caps/>
                                        <w:color w:val="262626" w:themeColor="text1" w:themeTint="D9"/>
                                        <w:sz w:val="28"/>
                                        <w:szCs w:val="28"/>
                                      </w:rPr>
                                    </w:pPr>
                                    <w:r>
                                      <w:rPr>
                                        <w:caps/>
                                        <w:color w:val="262626" w:themeColor="text1" w:themeTint="D9"/>
                                        <w:sz w:val="28"/>
                                        <w:szCs w:val="28"/>
                                        <w:lang w:val="en-ZA"/>
                                      </w:rPr>
                                      <w:t>Jedd Orsmond</w:t>
                                    </w:r>
                                  </w:p>
                                </w:sdtContent>
                              </w:sdt>
                              <w:p w14:paraId="54DF85E0" w14:textId="156987C4" w:rsidR="00030565" w:rsidRDefault="00030565">
                                <w:pPr>
                                  <w:pStyle w:val="NoSpacing"/>
                                  <w:jc w:val="right"/>
                                  <w:rPr>
                                    <w:caps/>
                                    <w:color w:val="262626" w:themeColor="text1" w:themeTint="D9"/>
                                    <w:sz w:val="20"/>
                                    <w:szCs w:val="20"/>
                                  </w:rPr>
                                </w:pPr>
                              </w:p>
                              <w:p w14:paraId="1E1FCFFF" w14:textId="7B7BA374" w:rsidR="00030565" w:rsidRDefault="00030565">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 xml:space="preserve">     </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type w14:anchorId="5EBA85A4" id="_x0000_t202" coordsize="21600,21600" o:spt="202" path="m,l,21600r21600,l21600,xe">
                    <v:stroke joinstyle="miter"/>
                    <v:path gradientshapeok="t" o:connecttype="rect"/>
                  </v:shapetype>
                  <v:shape id="Text Box 112" o:spid="_x0000_s1026" type="#_x0000_t202" style="position:absolute;margin-left:90pt;margin-top:613.05pt;width:453pt;height:51.4pt;z-index:251664384;visibility:visible;mso-wrap-style:square;mso-width-percent:734;mso-height-percent:80;mso-wrap-distance-left:9pt;mso-wrap-distance-top:0;mso-wrap-distance-right:9pt;mso-wrap-distance-bottom:0;mso-position-horizontal:absolute;mso-position-horizontal-relative:page;mso-position-vertical:absolute;mso-position-vertical-relative:page;mso-width-percent:734;mso-height-percent:8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6CFD84E0" w14:textId="7498A34D" w:rsidR="00030565" w:rsidRDefault="00030565">
                              <w:pPr>
                                <w:pStyle w:val="NoSpacing"/>
                                <w:jc w:val="right"/>
                                <w:rPr>
                                  <w:caps/>
                                  <w:color w:val="262626" w:themeColor="text1" w:themeTint="D9"/>
                                  <w:sz w:val="28"/>
                                  <w:szCs w:val="28"/>
                                </w:rPr>
                              </w:pPr>
                              <w:r>
                                <w:rPr>
                                  <w:caps/>
                                  <w:color w:val="262626" w:themeColor="text1" w:themeTint="D9"/>
                                  <w:sz w:val="28"/>
                                  <w:szCs w:val="28"/>
                                  <w:lang w:val="en-ZA"/>
                                </w:rPr>
                                <w:t>Jedd Orsmond</w:t>
                              </w:r>
                            </w:p>
                          </w:sdtContent>
                        </w:sdt>
                        <w:p w14:paraId="54DF85E0" w14:textId="156987C4" w:rsidR="00030565" w:rsidRDefault="00030565">
                          <w:pPr>
                            <w:pStyle w:val="NoSpacing"/>
                            <w:jc w:val="right"/>
                            <w:rPr>
                              <w:caps/>
                              <w:color w:val="262626" w:themeColor="text1" w:themeTint="D9"/>
                              <w:sz w:val="20"/>
                              <w:szCs w:val="20"/>
                            </w:rPr>
                          </w:pPr>
                        </w:p>
                        <w:p w14:paraId="1E1FCFFF" w14:textId="7B7BA374" w:rsidR="00030565" w:rsidRDefault="00030565">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 xml:space="preserve">     </w:t>
                              </w:r>
                            </w:sdtContent>
                          </w:sdt>
                          <w:r>
                            <w:rPr>
                              <w:color w:val="262626" w:themeColor="text1" w:themeTint="D9"/>
                              <w:sz w:val="20"/>
                              <w:szCs w:val="20"/>
                            </w:rPr>
                            <w:t xml:space="preserve"> </w:t>
                          </w:r>
                        </w:p>
                      </w:txbxContent>
                    </v:textbox>
                    <w10:wrap type="square" anchorx="page" anchory="page"/>
                  </v:shape>
                </w:pict>
              </mc:Fallback>
            </mc:AlternateContent>
          </w:r>
          <w:r>
            <w:rPr>
              <w:noProof/>
              <w:lang w:val="en-ZA" w:eastAsia="en-ZA"/>
            </w:rPr>
            <mc:AlternateContent>
              <mc:Choice Requires="wps">
                <w:drawing>
                  <wp:anchor distT="0" distB="0" distL="114300" distR="114300" simplePos="0" relativeHeight="251663360" behindDoc="0" locked="0" layoutInCell="1" allowOverlap="1" wp14:anchorId="55EE5BE3" wp14:editId="71186F46">
                    <wp:simplePos x="0" y="0"/>
                    <wp:positionH relativeFrom="page">
                      <wp:posOffset>1185497</wp:posOffset>
                    </wp:positionH>
                    <wp:positionV relativeFrom="page">
                      <wp:posOffset>3959117</wp:posOffset>
                    </wp:positionV>
                    <wp:extent cx="5753100" cy="525780"/>
                    <wp:effectExtent l="0" t="0" r="12700" b="4445"/>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7B3983" w14:textId="75F7771C" w:rsidR="00030565" w:rsidRDefault="00030565">
                                <w:pPr>
                                  <w:pStyle w:val="NoSpacing"/>
                                  <w:jc w:val="right"/>
                                  <w:rPr>
                                    <w:caps/>
                                    <w:color w:val="17365D" w:themeColor="text2" w:themeShade="BF"/>
                                    <w:sz w:val="52"/>
                                    <w:szCs w:val="52"/>
                                  </w:rPr>
                                </w:pPr>
                                <w:sdt>
                                  <w:sdtPr>
                                    <w:rPr>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17365D" w:themeColor="text2" w:themeShade="BF"/>
                                        <w:sz w:val="52"/>
                                        <w:szCs w:val="52"/>
                                        <w:lang w:val="en-ZA"/>
                                      </w:rPr>
                                      <w:t>Final Quality Prediction for Multiphase Batch Processes with Uneven</w:t>
                                    </w:r>
                                    <w:r>
                                      <w:rPr>
                                        <w:caps/>
                                        <w:color w:val="17365D" w:themeColor="text2" w:themeShade="BF"/>
                                        <w:sz w:val="52"/>
                                        <w:szCs w:val="52"/>
                                        <w:lang w:val="en-ZA"/>
                                      </w:rPr>
                                      <w:br/>
                                      <w:t>Durations and Between-Phase Transient Dynamics</w:t>
                                    </w:r>
                                  </w:sdtContent>
                                </w:sdt>
                              </w:p>
                              <w:sdt>
                                <w:sdtPr>
                                  <w:rPr>
                                    <w:color w:val="1F497D"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35A2232" w14:textId="1A21A20E" w:rsidR="00030565" w:rsidRPr="00393A37" w:rsidRDefault="00030565">
                                    <w:pPr>
                                      <w:pStyle w:val="NoSpacing"/>
                                      <w:jc w:val="right"/>
                                      <w:rPr>
                                        <w:color w:val="1F497D" w:themeColor="text2"/>
                                        <w:sz w:val="36"/>
                                        <w:szCs w:val="36"/>
                                      </w:rPr>
                                    </w:pPr>
                                    <w:r w:rsidRPr="00393A37">
                                      <w:rPr>
                                        <w:color w:val="1F497D" w:themeColor="text2"/>
                                        <w:sz w:val="36"/>
                                        <w:szCs w:val="36"/>
                                      </w:rPr>
                                      <w:t>Project Outline</w:t>
                                    </w:r>
                                  </w:p>
                                </w:sdtContent>
                              </w:sdt>
                            </w:txbxContent>
                          </wps:txbx>
                          <wps:bodyPr rot="0" spcFirstLastPara="0" vertOverflow="overflow" horzOverflow="overflow" vert="horz" wrap="square" lIns="0" tIns="0" rIns="0" bIns="0" numCol="1" spcCol="0" rtlCol="0" fromWordArt="0" anchor="b" anchorCtr="0" forceAA="0" compatLnSpc="1">
                            <a:noAutofit/>
                          </wps:bodyPr>
                        </wps:wsp>
                      </a:graphicData>
                    </a:graphic>
                    <wp14:sizeRelH relativeFrom="page">
                      <wp14:pctWidth>73400</wp14:pctWidth>
                    </wp14:sizeRelH>
                    <wp14:sizeRelV relativeFrom="page">
                      <wp14:pctHeight>36300</wp14:pctHeight>
                    </wp14:sizeRelV>
                  </wp:anchor>
                </w:drawing>
              </mc:Choice>
              <mc:Fallback>
                <w:pict>
                  <v:shape w14:anchorId="55EE5BE3" id="Text Box 113" o:spid="_x0000_s1027" type="#_x0000_t202" style="position:absolute;margin-left:93.35pt;margin-top:311.75pt;width:453pt;height:41.4pt;z-index:251663360;visibility:visible;mso-wrap-style:square;mso-width-percent:734;mso-height-percent:363;mso-wrap-distance-left:9pt;mso-wrap-distance-top:0;mso-wrap-distance-right:9pt;mso-wrap-distance-bottom:0;mso-position-horizontal:absolute;mso-position-horizontal-relative:page;mso-position-vertical:absolute;mso-position-vertical-relative:page;mso-width-percent:734;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" filled="f" stroked="f" strokeweight=".5pt">
                    <v:textbox inset="0,0,0,0">
                      <w:txbxContent>
                        <w:p w14:paraId="457B3983" w14:textId="75F7771C" w:rsidR="00030565" w:rsidRDefault="00030565">
                          <w:pPr>
                            <w:pStyle w:val="NoSpacing"/>
                            <w:jc w:val="right"/>
                            <w:rPr>
                              <w:caps/>
                              <w:color w:val="17365D" w:themeColor="text2" w:themeShade="BF"/>
                              <w:sz w:val="52"/>
                              <w:szCs w:val="52"/>
                            </w:rPr>
                          </w:pPr>
                          <w:sdt>
                            <w:sdtPr>
                              <w:rPr>
                                <w:caps/>
                                <w:color w:val="17365D"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17365D" w:themeColor="text2" w:themeShade="BF"/>
                                  <w:sz w:val="52"/>
                                  <w:szCs w:val="52"/>
                                  <w:lang w:val="en-ZA"/>
                                </w:rPr>
                                <w:t>Final Quality Prediction for Multiphase Batch Processes with Uneven</w:t>
                              </w:r>
                              <w:r>
                                <w:rPr>
                                  <w:caps/>
                                  <w:color w:val="17365D" w:themeColor="text2" w:themeShade="BF"/>
                                  <w:sz w:val="52"/>
                                  <w:szCs w:val="52"/>
                                  <w:lang w:val="en-ZA"/>
                                </w:rPr>
                                <w:br/>
                                <w:t>Durations and Between-Phase Transient Dynamics</w:t>
                              </w:r>
                            </w:sdtContent>
                          </w:sdt>
                        </w:p>
                        <w:sdt>
                          <w:sdtPr>
                            <w:rPr>
                              <w:color w:val="1F497D"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235A2232" w14:textId="1A21A20E" w:rsidR="00030565" w:rsidRPr="00393A37" w:rsidRDefault="00030565">
                              <w:pPr>
                                <w:pStyle w:val="NoSpacing"/>
                                <w:jc w:val="right"/>
                                <w:rPr>
                                  <w:color w:val="1F497D" w:themeColor="text2"/>
                                  <w:sz w:val="36"/>
                                  <w:szCs w:val="36"/>
                                </w:rPr>
                              </w:pPr>
                              <w:r w:rsidRPr="00393A37">
                                <w:rPr>
                                  <w:color w:val="1F497D" w:themeColor="text2"/>
                                  <w:sz w:val="36"/>
                                  <w:szCs w:val="36"/>
                                </w:rPr>
                                <w:t>Project Outline</w:t>
                              </w:r>
                            </w:p>
                          </w:sdtContent>
                        </w:sdt>
                      </w:txbxContent>
                    </v:textbox>
                    <w10:wrap type="square" anchorx="page" anchory="page"/>
                  </v:shape>
                </w:pict>
              </mc:Fallback>
            </mc:AlternateContent>
          </w:r>
          <w:r>
            <w:rPr>
              <w:noProof/>
              <w:lang w:val="en-ZA" w:eastAsia="en-ZA"/>
            </w:rPr>
            <mc:AlternateContent>
              <mc:Choice Requires="wps">
                <w:drawing>
                  <wp:anchor distT="0" distB="0" distL="114300" distR="114300" simplePos="0" relativeHeight="251665408" behindDoc="0" locked="0" layoutInCell="1" allowOverlap="1" wp14:anchorId="6FD24264" wp14:editId="59D791D6">
                    <wp:simplePos x="0" y="0"/>
                    <mc:AlternateContent>
                      <mc:Choice Requires="wp14">
                        <wp:positionH relativeFrom="page">
                          <wp14:pctPosHOffset>15000</wp14:pctPosHOffset>
                        </wp:positionH>
                      </mc:Choice>
                      <mc:Fallback>
                        <wp:positionH relativeFrom="page">
                          <wp:posOffset>1134110</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17365D" w:themeColor="text2" w:themeShade="BF"/>
                                  </w:rPr>
                                  <w:alias w:val="Publish Date"/>
                                  <w:tag w:val=""/>
                                  <w:id w:val="400952559"/>
                                  <w:dataBinding w:prefixMappings="xmlns:ns0='http://schemas.microsoft.com/office/2006/coverPageProps' " w:xpath="/ns0:CoverPageProperties[1]/ns0:PublishDate[1]" w:storeItemID="{55AF091B-3C7A-41E3-B477-F2FDAA23CFDA}"/>
                                  <w:date w:fullDate="2022-03-01T00:00:00Z">
                                    <w:dateFormat w:val="MMMM d, yyyy"/>
                                    <w:lid w:val="en-US"/>
                                    <w:storeMappedDataAs w:val="dateTime"/>
                                    <w:calendar w:val="gregorian"/>
                                  </w:date>
                                </w:sdtPr>
                                <w:sdtContent>
                                  <w:p w14:paraId="4648AC0F" w14:textId="19D6A313" w:rsidR="00030565" w:rsidRPr="001308B7" w:rsidRDefault="00030565">
                                    <w:pPr>
                                      <w:pStyle w:val="NoSpacing"/>
                                      <w:jc w:val="right"/>
                                      <w:rPr>
                                        <w:caps/>
                                        <w:color w:val="17365D" w:themeColor="text2" w:themeShade="BF"/>
                                      </w:rPr>
                                    </w:pPr>
                                    <w:r>
                                      <w:rPr>
                                        <w:caps/>
                                        <w:color w:val="17365D" w:themeColor="text2" w:themeShade="BF"/>
                                      </w:rPr>
                                      <w:t>March 1, 202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FD24264" id="Text Box 111" o:spid="_x0000_s1028" type="#_x0000_t202" style="position:absolute;margin-left:0;margin-top:0;width:288.25pt;height:287.5pt;z-index:251665408;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" filled="f" stroked="f" strokeweight=".5pt">
                    <v:textbox style="mso-fit-shape-to-text:t" inset="0,0,0,0">
                      <w:txbxContent>
                        <w:sdt>
                          <w:sdtPr>
                            <w:rPr>
                              <w:caps/>
                              <w:color w:val="17365D" w:themeColor="text2" w:themeShade="BF"/>
                            </w:rPr>
                            <w:alias w:val="Publish Date"/>
                            <w:tag w:val=""/>
                            <w:id w:val="400952559"/>
                            <w:dataBinding w:prefixMappings="xmlns:ns0='http://schemas.microsoft.com/office/2006/coverPageProps' " w:xpath="/ns0:CoverPageProperties[1]/ns0:PublishDate[1]" w:storeItemID="{55AF091B-3C7A-41E3-B477-F2FDAA23CFDA}"/>
                            <w:date w:fullDate="2022-03-01T00:00:00Z">
                              <w:dateFormat w:val="MMMM d, yyyy"/>
                              <w:lid w:val="en-US"/>
                              <w:storeMappedDataAs w:val="dateTime"/>
                              <w:calendar w:val="gregorian"/>
                            </w:date>
                          </w:sdtPr>
                          <w:sdtContent>
                            <w:p w14:paraId="4648AC0F" w14:textId="19D6A313" w:rsidR="00030565" w:rsidRPr="001308B7" w:rsidRDefault="00030565">
                              <w:pPr>
                                <w:pStyle w:val="NoSpacing"/>
                                <w:jc w:val="right"/>
                                <w:rPr>
                                  <w:caps/>
                                  <w:color w:val="17365D" w:themeColor="text2" w:themeShade="BF"/>
                                </w:rPr>
                              </w:pPr>
                              <w:r>
                                <w:rPr>
                                  <w:caps/>
                                  <w:color w:val="17365D" w:themeColor="text2" w:themeShade="BF"/>
                                </w:rPr>
                                <w:t>March 1, 2022</w:t>
                              </w:r>
                            </w:p>
                          </w:sdtContent>
                        </w:sdt>
                      </w:txbxContent>
                    </v:textbox>
                    <w10:wrap type="square" anchorx="page" anchory="page"/>
                  </v:shape>
                </w:pict>
              </mc:Fallback>
            </mc:AlternateContent>
          </w:r>
          <w:r>
            <w:rPr>
              <w:noProof/>
              <w:lang w:val="en-ZA" w:eastAsia="en-ZA"/>
            </w:rPr>
            <mc:AlternateContent>
              <mc:Choice Requires="wpg">
                <w:drawing>
                  <wp:anchor distT="0" distB="0" distL="114300" distR="114300" simplePos="0" relativeHeight="251662336" behindDoc="0" locked="0" layoutInCell="1" allowOverlap="1" wp14:anchorId="4719D2FD" wp14:editId="7119A664">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lumMod val="20000"/>
                                <a:lumOff val="80000"/>
                              </a:schemeClr>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024773A1" id="Group 114" o:spid="_x0000_s1026" style="position:absolute;margin-left:0;margin-top:0;width:18pt;height:10in;z-index:251662336;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" filled="f" stroked="f" strokeweight="2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" filled="f" stroked="f" strokeweight="2pt">
                      <v:path arrowok="t"/>
                      <o:lock v:ext="edit" aspectratio="t"/>
                    </v:rect>
                    <w10:wrap anchorx="page" anchory="page"/>
                  </v:group>
                </w:pict>
              </mc:Fallback>
            </mc:AlternateContent>
          </w:r>
          <w:r>
            <w:br w:type="page"/>
          </w:r>
        </w:p>
      </w:sdtContent>
    </w:sdt>
    <w:p w14:paraId="6AB3E003" w14:textId="32A6721D" w:rsidR="003A19F6" w:rsidRPr="003A19F6" w:rsidRDefault="00B50B9B" w:rsidP="00FA400F">
      <w:pPr>
        <w:pStyle w:val="Heading1"/>
      </w:pPr>
      <w:r>
        <w:lastRenderedPageBreak/>
        <w:t xml:space="preserve">Research </w:t>
      </w:r>
      <w:r w:rsidR="004E7E80">
        <w:t>Context</w:t>
      </w:r>
    </w:p>
    <w:p w14:paraId="2A2AB7C0" w14:textId="61BED547" w:rsidR="00FA400F" w:rsidRDefault="00FA400F" w:rsidP="00FA400F">
      <w:pPr>
        <w:rPr>
          <w:lang w:val="en-GB"/>
        </w:rPr>
      </w:pPr>
      <w:r>
        <w:rPr>
          <w:lang w:val="en-GB"/>
        </w:rPr>
        <w:t xml:space="preserve">Multivariate </w:t>
      </w:r>
      <w:proofErr w:type="spellStart"/>
      <w:r>
        <w:rPr>
          <w:lang w:val="en-GB"/>
        </w:rPr>
        <w:t>Stasticial</w:t>
      </w:r>
      <w:proofErr w:type="spellEnd"/>
      <w:r>
        <w:rPr>
          <w:lang w:val="en-GB"/>
        </w:rPr>
        <w:t xml:space="preserve"> Process Monitoring (MSPM) is a common data-driven method for monitoring complex processes where mathematical models may be difficult </w:t>
      </w:r>
      <w:r w:rsidR="00FA0FD8">
        <w:rPr>
          <w:lang w:val="en-GB"/>
        </w:rPr>
        <w:t xml:space="preserve">or expensive </w:t>
      </w:r>
      <w:r w:rsidR="00AF12E6">
        <w:rPr>
          <w:lang w:val="en-GB"/>
        </w:rPr>
        <w:t xml:space="preserve">to develop. </w:t>
      </w:r>
    </w:p>
    <w:p w14:paraId="74370F5B" w14:textId="61578F85" w:rsidR="00365EE8" w:rsidRDefault="00B50B9B" w:rsidP="00FA400F">
      <w:pPr>
        <w:rPr>
          <w:lang w:val="en-GB"/>
        </w:rPr>
      </w:pPr>
      <w:r>
        <w:rPr>
          <w:lang w:val="en-GB"/>
        </w:rPr>
        <w:t>Many common</w:t>
      </w:r>
      <w:r w:rsidR="00AF12E6">
        <w:rPr>
          <w:lang w:val="en-GB"/>
        </w:rPr>
        <w:t xml:space="preserve"> multivariate</w:t>
      </w:r>
      <w:r>
        <w:rPr>
          <w:lang w:val="en-GB"/>
        </w:rPr>
        <w:t xml:space="preserve"> statistical techniques such as PCA/PLS have been successfully applied to continuous processes for monitoring and </w:t>
      </w:r>
      <w:r w:rsidR="00C3295C">
        <w:rPr>
          <w:lang w:val="en-GB"/>
        </w:rPr>
        <w:t>diagnostic</w:t>
      </w:r>
      <w:r>
        <w:rPr>
          <w:lang w:val="en-GB"/>
        </w:rPr>
        <w:t xml:space="preserve"> purposes</w:t>
      </w:r>
      <w:r w:rsidR="00AF12E6">
        <w:rPr>
          <w:lang w:val="en-GB"/>
        </w:rPr>
        <w:t xml:space="preserve"> as effective alternatives to conventional univariate </w:t>
      </w:r>
      <w:proofErr w:type="spellStart"/>
      <w:r w:rsidR="00AF12E6">
        <w:rPr>
          <w:lang w:val="en-GB"/>
        </w:rPr>
        <w:t>stasticial</w:t>
      </w:r>
      <w:proofErr w:type="spellEnd"/>
      <w:r w:rsidR="00AF12E6">
        <w:rPr>
          <w:lang w:val="en-GB"/>
        </w:rPr>
        <w:t xml:space="preserve"> process control</w:t>
      </w:r>
      <w:r>
        <w:rPr>
          <w:lang w:val="en-GB"/>
        </w:rPr>
        <w:t xml:space="preserve">. </w:t>
      </w:r>
    </w:p>
    <w:p w14:paraId="7DF8DA11" w14:textId="6953BCE6" w:rsidR="00C3295C" w:rsidRDefault="00FA0FD8" w:rsidP="00FA400F">
      <w:pPr>
        <w:rPr>
          <w:lang w:val="en-GB"/>
        </w:rPr>
      </w:pPr>
      <w:r>
        <w:rPr>
          <w:lang w:val="en-GB"/>
        </w:rPr>
        <w:t xml:space="preserve">Batch processes present a unique challenge </w:t>
      </w:r>
      <w:r w:rsidR="00C3295C">
        <w:rPr>
          <w:lang w:val="en-GB"/>
        </w:rPr>
        <w:t xml:space="preserve">inherently characterized by </w:t>
      </w:r>
      <w:r w:rsidR="00C3295C">
        <w:rPr>
          <w:lang w:val="en-GB"/>
        </w:rPr>
        <w:fldChar w:fldCharType="begin" w:fldLock="1"/>
      </w:r>
      <w:r w:rsidR="00626B21">
        <w:rPr>
          <w:lang w:val="en-GB"/>
        </w:rPr>
        <w:instrText>ADDIN CSL_CITATION {"citationItems":[{"id":"ITEM-1","itemData":{"DOI":"10.1109/MCS.2002.1035216","ISSN":"1066033X","author":[{"dropping-particle":"","family":"Undey","given":"Cenk","non-dropping-particle":"","parse-names":false,"suffix":""},{"dropping-particle":"","family":"Cinar","given":"Ali","non-dropping-particle":"","parse-names":false,"suffix":""}],"container-title":"IEEE Control Systems","id":"ITEM-1","issue":"5","issued":{"date-parts":[["2002"]]},"page":"40-52","title":"Statistical Monitoring of Multistage, Multiphase Batch Processes","type":"article-journal","volume":"22"},"uris":["http://www.mendeley.com/documents/?uuid=81fb1c02-32bd-4e10-abb8-07b3512b054e"]}],"mendeley":{"formattedCitation":"(Undey &amp; Cinar, 2002)","plainTextFormattedCitation":"(Undey &amp; Cinar, 2002)","previouslyFormattedCitation":"(Undey &amp; Cinar, 2002)"},"properties":{"noteIndex":0},"schema":"https://github.com/citation-style-language/schema/raw/master/csl-citation.json"}</w:instrText>
      </w:r>
      <w:r w:rsidR="00C3295C">
        <w:rPr>
          <w:lang w:val="en-GB"/>
        </w:rPr>
        <w:fldChar w:fldCharType="separate"/>
      </w:r>
      <w:r w:rsidR="00155245" w:rsidRPr="00155245">
        <w:rPr>
          <w:noProof/>
          <w:lang w:val="en-GB"/>
        </w:rPr>
        <w:t>(Undey &amp; Cinar, 2002)</w:t>
      </w:r>
      <w:r w:rsidR="00C3295C">
        <w:rPr>
          <w:lang w:val="en-GB"/>
        </w:rPr>
        <w:fldChar w:fldCharType="end"/>
      </w:r>
      <w:r w:rsidR="00C3295C">
        <w:rPr>
          <w:lang w:val="en-GB"/>
        </w:rPr>
        <w:t xml:space="preserve">: </w:t>
      </w:r>
    </w:p>
    <w:p w14:paraId="2503C6DC" w14:textId="7EF0BD7D" w:rsidR="00FA400F" w:rsidRDefault="00FA400F" w:rsidP="00430D72">
      <w:pPr>
        <w:pStyle w:val="ListParagraph"/>
        <w:numPr>
          <w:ilvl w:val="0"/>
          <w:numId w:val="11"/>
        </w:numPr>
        <w:rPr>
          <w:lang w:val="en-GB"/>
        </w:rPr>
      </w:pPr>
      <w:r>
        <w:rPr>
          <w:lang w:val="en-GB"/>
        </w:rPr>
        <w:t>Transient behaviour</w:t>
      </w:r>
    </w:p>
    <w:p w14:paraId="02A83174" w14:textId="37CF4EA7" w:rsidR="00FA400F" w:rsidRDefault="00365EE8" w:rsidP="00430D72">
      <w:pPr>
        <w:pStyle w:val="ListParagraph"/>
        <w:numPr>
          <w:ilvl w:val="0"/>
          <w:numId w:val="11"/>
        </w:numPr>
        <w:rPr>
          <w:lang w:val="en-GB"/>
        </w:rPr>
      </w:pPr>
      <w:r>
        <w:rPr>
          <w:lang w:val="en-GB"/>
        </w:rPr>
        <w:t>Nonlinearity, process complexity and high dimensionality</w:t>
      </w:r>
    </w:p>
    <w:p w14:paraId="3A2B23AC" w14:textId="19A1A53A" w:rsidR="003A19F6" w:rsidRPr="003A19F6" w:rsidRDefault="00FA400F" w:rsidP="003A19F6">
      <w:pPr>
        <w:pStyle w:val="ListParagraph"/>
        <w:numPr>
          <w:ilvl w:val="0"/>
          <w:numId w:val="11"/>
        </w:numPr>
        <w:rPr>
          <w:lang w:val="en-GB"/>
        </w:rPr>
      </w:pPr>
      <w:r>
        <w:rPr>
          <w:lang w:val="en-GB"/>
        </w:rPr>
        <w:t xml:space="preserve">Batch-to-batch </w:t>
      </w:r>
      <w:r w:rsidR="00FA0FD8">
        <w:rPr>
          <w:lang w:val="en-GB"/>
        </w:rPr>
        <w:t>variations</w:t>
      </w:r>
      <w:r>
        <w:rPr>
          <w:lang w:val="en-GB"/>
        </w:rPr>
        <w:t xml:space="preserve"> </w:t>
      </w:r>
      <w:r w:rsidR="003A19F6">
        <w:rPr>
          <w:lang w:val="en-GB"/>
        </w:rPr>
        <w:t>and unequal lengths</w:t>
      </w:r>
    </w:p>
    <w:p w14:paraId="09376551" w14:textId="08C81A6B" w:rsidR="00365EE8" w:rsidRPr="00365EE8" w:rsidRDefault="00FA400F" w:rsidP="00365EE8">
      <w:pPr>
        <w:pStyle w:val="ListParagraph"/>
        <w:numPr>
          <w:ilvl w:val="0"/>
          <w:numId w:val="11"/>
        </w:numPr>
        <w:rPr>
          <w:lang w:val="en-GB"/>
        </w:rPr>
      </w:pPr>
      <w:r>
        <w:rPr>
          <w:lang w:val="en-GB"/>
        </w:rPr>
        <w:t>Multiphase behaviour</w:t>
      </w:r>
    </w:p>
    <w:p w14:paraId="5AD79E55" w14:textId="2A1185FF" w:rsidR="007D1314" w:rsidRDefault="00C3295C" w:rsidP="00C3295C">
      <w:pPr>
        <w:rPr>
          <w:lang w:val="en-GB"/>
        </w:rPr>
      </w:pPr>
      <w:r>
        <w:rPr>
          <w:lang w:val="en-GB"/>
        </w:rPr>
        <w:t>Despite these challenges, batch processes continue to be a cost-effective method of producing low-volume and high-value products (LVHP) which would otherwise be uneconomical for continuous processes.</w:t>
      </w:r>
      <w:r w:rsidR="006E7525">
        <w:rPr>
          <w:lang w:val="en-GB"/>
        </w:rPr>
        <w:t xml:space="preserve"> Further warranting the need for proper process monitoring and diagnostic methods.</w:t>
      </w:r>
    </w:p>
    <w:p w14:paraId="7D4E5496" w14:textId="77777777" w:rsidR="007D1314" w:rsidRDefault="007D1314" w:rsidP="00C3295C">
      <w:pPr>
        <w:rPr>
          <w:lang w:val="en-GB"/>
        </w:rPr>
      </w:pPr>
    </w:p>
    <w:p w14:paraId="1F7A133A" w14:textId="1603C50F" w:rsidR="00C3295C" w:rsidRPr="00C3295C" w:rsidRDefault="00FA0FD8" w:rsidP="00C3295C">
      <w:pPr>
        <w:pStyle w:val="Heading2"/>
      </w:pPr>
      <w:r>
        <w:t>BATCH PROCESS CHALLENGES</w:t>
      </w:r>
    </w:p>
    <w:p w14:paraId="0503AAE1" w14:textId="148A8C9B" w:rsidR="00365EE8" w:rsidRPr="00365EE8" w:rsidRDefault="00D66572" w:rsidP="00365EE8">
      <w:pPr>
        <w:pStyle w:val="Heading2"/>
        <w:numPr>
          <w:ilvl w:val="0"/>
          <w:numId w:val="27"/>
        </w:numPr>
      </w:pPr>
      <w:r w:rsidRPr="00D66572">
        <w:t>Transient Behaviour</w:t>
      </w:r>
    </w:p>
    <w:p w14:paraId="7CD7F188" w14:textId="32DE67EC" w:rsidR="00365EE8" w:rsidRDefault="00FA400F" w:rsidP="00C3295C">
      <w:pPr>
        <w:rPr>
          <w:lang w:val="en-GB"/>
        </w:rPr>
      </w:pPr>
      <w:r w:rsidRPr="00D66572">
        <w:rPr>
          <w:lang w:val="en-GB"/>
        </w:rPr>
        <w:t xml:space="preserve">MSPC with PCA/PLS, as applied to continuous processes, consider the signals to be statistically stationary and not change with time – which is typically not satisfied by batch/semi-batch processes. </w:t>
      </w:r>
    </w:p>
    <w:p w14:paraId="7C3D5C4F" w14:textId="42DB8784" w:rsidR="003A19F6" w:rsidRDefault="006E7525" w:rsidP="00C3295C">
      <w:pPr>
        <w:rPr>
          <w:lang w:val="en-GB"/>
        </w:rPr>
      </w:pPr>
      <w:r>
        <w:rPr>
          <w:lang w:val="en-GB"/>
        </w:rPr>
        <w:t>Batch processes are non-steady, time-varying with a finite dur</w:t>
      </w:r>
      <w:r w:rsidR="003A19F6">
        <w:rPr>
          <w:lang w:val="en-GB"/>
        </w:rPr>
        <w:t>ation where variable trajectories</w:t>
      </w:r>
      <w:r>
        <w:rPr>
          <w:lang w:val="en-GB"/>
        </w:rPr>
        <w:t xml:space="preserve"> </w:t>
      </w:r>
      <w:r w:rsidR="00365EE8">
        <w:rPr>
          <w:lang w:val="en-GB"/>
        </w:rPr>
        <w:t>and set-points chang</w:t>
      </w:r>
      <w:r w:rsidR="003A19F6">
        <w:rPr>
          <w:lang w:val="en-GB"/>
        </w:rPr>
        <w:t>e over time</w:t>
      </w:r>
      <w:r w:rsidR="002A64C4">
        <w:rPr>
          <w:lang w:val="en-GB"/>
        </w:rPr>
        <w:t xml:space="preserve"> from an initial value to a final value.</w:t>
      </w:r>
      <w:r w:rsidR="003A19F6">
        <w:rPr>
          <w:lang w:val="en-GB"/>
        </w:rPr>
        <w:t xml:space="preserve"> </w:t>
      </w:r>
    </w:p>
    <w:p w14:paraId="097D2048" w14:textId="4D602ADD" w:rsidR="006E7525" w:rsidRDefault="006E7525" w:rsidP="00C3295C">
      <w:pPr>
        <w:rPr>
          <w:lang w:val="en-GB"/>
        </w:rPr>
      </w:pPr>
      <w:r>
        <w:rPr>
          <w:lang w:val="en-GB"/>
        </w:rPr>
        <w:t>PCA/PLS</w:t>
      </w:r>
      <w:r w:rsidR="00365EE8">
        <w:rPr>
          <w:lang w:val="en-GB"/>
        </w:rPr>
        <w:t xml:space="preserve"> </w:t>
      </w:r>
      <w:r w:rsidR="00FA400F" w:rsidRPr="00D66572">
        <w:rPr>
          <w:lang w:val="en-GB"/>
        </w:rPr>
        <w:t>were extended to batch processes with the pioneering work of Multiway-PCA</w:t>
      </w:r>
      <w:r w:rsidR="00365EE8">
        <w:rPr>
          <w:lang w:val="en-GB"/>
        </w:rPr>
        <w:t>*</w:t>
      </w:r>
      <w:r w:rsidR="00FA400F" w:rsidRPr="00D66572">
        <w:rPr>
          <w:lang w:val="en-GB"/>
        </w:rPr>
        <w:t xml:space="preserve"> (and later MPLS) by McGregor (1</w:t>
      </w:r>
      <w:r w:rsidR="003A19F6">
        <w:rPr>
          <w:lang w:val="en-GB"/>
        </w:rPr>
        <w:t>995) which decomposed (“Unfold”) three-way data of batch processes.</w:t>
      </w:r>
    </w:p>
    <w:p w14:paraId="690CE87F" w14:textId="674239DD" w:rsidR="00365EE8" w:rsidRDefault="00365EE8" w:rsidP="00C3295C">
      <w:pPr>
        <w:rPr>
          <w:lang w:val="en-GB"/>
        </w:rPr>
      </w:pPr>
      <w:r>
        <w:rPr>
          <w:lang w:val="en-GB"/>
        </w:rPr>
        <w:t xml:space="preserve">*sometimes referred to as </w:t>
      </w:r>
      <w:r w:rsidR="006E7525">
        <w:rPr>
          <w:lang w:val="en-GB"/>
        </w:rPr>
        <w:t>“</w:t>
      </w:r>
      <w:r>
        <w:rPr>
          <w:lang w:val="en-GB"/>
        </w:rPr>
        <w:t>Unfolded</w:t>
      </w:r>
      <w:r w:rsidR="006E7525">
        <w:rPr>
          <w:lang w:val="en-GB"/>
        </w:rPr>
        <w:t>”</w:t>
      </w:r>
      <w:r>
        <w:rPr>
          <w:lang w:val="en-GB"/>
        </w:rPr>
        <w:t>-PCA.</w:t>
      </w:r>
    </w:p>
    <w:p w14:paraId="72B2C134" w14:textId="77777777" w:rsidR="00F96ED8" w:rsidRPr="00D66572" w:rsidRDefault="00F96ED8" w:rsidP="00C3295C">
      <w:pPr>
        <w:rPr>
          <w:lang w:val="en-GB"/>
        </w:rPr>
      </w:pPr>
    </w:p>
    <w:p w14:paraId="63437569" w14:textId="01042B47" w:rsidR="00D66572" w:rsidRDefault="00FA400F" w:rsidP="00C3295C">
      <w:pPr>
        <w:pStyle w:val="Heading2"/>
        <w:numPr>
          <w:ilvl w:val="0"/>
          <w:numId w:val="0"/>
        </w:numPr>
        <w:ind w:left="1134" w:hanging="1134"/>
      </w:pPr>
      <w:r>
        <w:t xml:space="preserve">(2) </w:t>
      </w:r>
      <w:r w:rsidR="00FA0FD8">
        <w:t>Non-Linearity</w:t>
      </w:r>
      <w:r w:rsidR="006E7525">
        <w:t>, (3) Batch-to-Batch V</w:t>
      </w:r>
      <w:r w:rsidR="003A19F6">
        <w:t>ariations, (4) Unequal Lengths</w:t>
      </w:r>
    </w:p>
    <w:p w14:paraId="0CBE7F6C" w14:textId="300FDD6D" w:rsidR="00AF12E6" w:rsidRDefault="00AF12E6" w:rsidP="00AF12E6">
      <w:pPr>
        <w:rPr>
          <w:lang w:val="en-GB"/>
        </w:rPr>
      </w:pPr>
      <w:r>
        <w:rPr>
          <w:lang w:val="en-GB"/>
        </w:rPr>
        <w:t xml:space="preserve">The relationship between process variables does not typically follow a linear behaviour and </w:t>
      </w:r>
      <w:r w:rsidR="00BA0F54">
        <w:rPr>
          <w:lang w:val="en-GB"/>
        </w:rPr>
        <w:t>change</w:t>
      </w:r>
      <w:r>
        <w:rPr>
          <w:lang w:val="en-GB"/>
        </w:rPr>
        <w:t xml:space="preserve"> </w:t>
      </w:r>
      <w:r w:rsidR="00BA0F54">
        <w:rPr>
          <w:lang w:val="en-GB"/>
        </w:rPr>
        <w:t>during</w:t>
      </w:r>
      <w:r>
        <w:rPr>
          <w:lang w:val="en-GB"/>
        </w:rPr>
        <w:t xml:space="preserve"> batch evolution.</w:t>
      </w:r>
    </w:p>
    <w:p w14:paraId="10537FAA" w14:textId="74833F63" w:rsidR="00AF12E6" w:rsidRPr="00AF12E6" w:rsidRDefault="00AF12E6" w:rsidP="00AF12E6">
      <w:pPr>
        <w:rPr>
          <w:lang w:val="en-GB"/>
        </w:rPr>
      </w:pPr>
      <w:r>
        <w:rPr>
          <w:lang w:val="en-GB"/>
        </w:rPr>
        <w:t>Variations between batches also arise due to changes in initial conditions, process disturbances</w:t>
      </w:r>
      <w:r w:rsidR="002A64C4">
        <w:rPr>
          <w:lang w:val="en-GB"/>
        </w:rPr>
        <w:t xml:space="preserve"> and timing of key interventions by operators. These variations </w:t>
      </w:r>
      <w:proofErr w:type="gramStart"/>
      <w:r w:rsidR="002A64C4">
        <w:rPr>
          <w:lang w:val="en-GB"/>
        </w:rPr>
        <w:t>means</w:t>
      </w:r>
      <w:proofErr w:type="gramEnd"/>
      <w:r w:rsidR="002A64C4">
        <w:rPr>
          <w:lang w:val="en-GB"/>
        </w:rPr>
        <w:t xml:space="preserve"> that for a real batch process the length is often not fixed and will continue to run until a certain quality parameter is achieved.</w:t>
      </w:r>
    </w:p>
    <w:p w14:paraId="66DB32B0" w14:textId="4A748C14" w:rsidR="00FA0FD8" w:rsidRDefault="00FA400F" w:rsidP="00C3295C">
      <w:pPr>
        <w:rPr>
          <w:lang w:val="en-GB"/>
        </w:rPr>
      </w:pPr>
      <w:r>
        <w:rPr>
          <w:lang w:val="en-GB"/>
        </w:rPr>
        <w:t xml:space="preserve">Subsequently various improvements </w:t>
      </w:r>
      <w:r w:rsidR="00FA0FD8">
        <w:rPr>
          <w:lang w:val="en-GB"/>
        </w:rPr>
        <w:t xml:space="preserve">to MPCA/MPLS </w:t>
      </w:r>
      <w:r>
        <w:rPr>
          <w:lang w:val="en-GB"/>
        </w:rPr>
        <w:t>were proposed to account for factors such as dynamic characteristics, nonlinearity, non-</w:t>
      </w:r>
      <w:proofErr w:type="spellStart"/>
      <w:r w:rsidR="00E05395">
        <w:rPr>
          <w:lang w:val="en-GB"/>
        </w:rPr>
        <w:t>gaussian</w:t>
      </w:r>
      <w:proofErr w:type="spellEnd"/>
      <w:r w:rsidR="00E05395">
        <w:rPr>
          <w:lang w:val="en-GB"/>
        </w:rPr>
        <w:t xml:space="preserve"> distributions etc. </w:t>
      </w:r>
      <w:proofErr w:type="gramStart"/>
      <w:r w:rsidR="00E05395">
        <w:rPr>
          <w:lang w:val="en-GB"/>
        </w:rPr>
        <w:t>( DPCA</w:t>
      </w:r>
      <w:proofErr w:type="gramEnd"/>
      <w:r w:rsidR="00E05395">
        <w:rPr>
          <w:lang w:val="en-GB"/>
        </w:rPr>
        <w:t>, K</w:t>
      </w:r>
      <w:r>
        <w:rPr>
          <w:lang w:val="en-GB"/>
        </w:rPr>
        <w:t>PCA,</w:t>
      </w:r>
      <w:r w:rsidR="00E05395">
        <w:rPr>
          <w:lang w:val="en-GB"/>
        </w:rPr>
        <w:t xml:space="preserve"> HPCA, BD</w:t>
      </w:r>
      <w:r>
        <w:rPr>
          <w:lang w:val="en-GB"/>
        </w:rPr>
        <w:t>PCA etc.)</w:t>
      </w:r>
    </w:p>
    <w:p w14:paraId="1B823454" w14:textId="326B03C7" w:rsidR="00D66572" w:rsidRDefault="00D66572" w:rsidP="00C3295C">
      <w:pPr>
        <w:pStyle w:val="Heading2"/>
        <w:numPr>
          <w:ilvl w:val="0"/>
          <w:numId w:val="0"/>
        </w:numPr>
        <w:ind w:left="1134" w:hanging="1134"/>
      </w:pPr>
      <w:r>
        <w:lastRenderedPageBreak/>
        <w:t>(</w:t>
      </w:r>
      <w:r w:rsidR="002A64C4">
        <w:t>5</w:t>
      </w:r>
      <w:r>
        <w:t>) Multiphase Behaviour</w:t>
      </w:r>
    </w:p>
    <w:p w14:paraId="5AF63B8F" w14:textId="7CA96A86" w:rsidR="007D1314" w:rsidRDefault="007D1314" w:rsidP="007D1314">
      <w:pPr>
        <w:rPr>
          <w:lang w:val="en-GB"/>
        </w:rPr>
      </w:pPr>
      <w:r>
        <w:rPr>
          <w:lang w:val="en-GB"/>
        </w:rPr>
        <w:t xml:space="preserve">Many industrial processes will exhibit multiphase behaviour where each phase has its own characteristic dynamics and underlying process variable correlations.  </w:t>
      </w:r>
    </w:p>
    <w:p w14:paraId="4E7CABD4" w14:textId="75EE046B" w:rsidR="007D1314" w:rsidRDefault="007D1314" w:rsidP="007D1314">
      <w:pPr>
        <w:rPr>
          <w:lang w:val="en-GB"/>
        </w:rPr>
      </w:pPr>
      <w:r>
        <w:rPr>
          <w:lang w:val="en-GB"/>
        </w:rPr>
        <w:t xml:space="preserve">These phases arise when a batch goes through multiple processing units, or through chemical and phenomenological actions (chemical reaction kinetics, microbial growth phases) which affect the underlying process correlations. </w:t>
      </w:r>
    </w:p>
    <w:p w14:paraId="5F5F2204" w14:textId="642E45E0" w:rsidR="00D66572" w:rsidRDefault="00D66572" w:rsidP="00C3295C">
      <w:pPr>
        <w:rPr>
          <w:lang w:val="en-GB"/>
        </w:rPr>
      </w:pPr>
      <w:r>
        <w:rPr>
          <w:lang w:val="en-GB"/>
        </w:rPr>
        <w:t>Most batch processes exhibit multiphase behaviour</w:t>
      </w:r>
      <w:r w:rsidR="003A19F6">
        <w:rPr>
          <w:lang w:val="en-GB"/>
        </w:rPr>
        <w:t xml:space="preserve"> </w:t>
      </w:r>
      <w:r>
        <w:rPr>
          <w:lang w:val="en-GB"/>
        </w:rPr>
        <w:t xml:space="preserve">arising from </w:t>
      </w:r>
      <w:r w:rsidR="003A19F6">
        <w:rPr>
          <w:lang w:val="en-GB"/>
        </w:rPr>
        <w:t xml:space="preserve">sequence of </w:t>
      </w:r>
      <w:r>
        <w:rPr>
          <w:lang w:val="en-GB"/>
        </w:rPr>
        <w:t>multiple steps in</w:t>
      </w:r>
      <w:r w:rsidR="003A19F6">
        <w:rPr>
          <w:lang w:val="en-GB"/>
        </w:rPr>
        <w:t xml:space="preserve"> a single processing unit; or chemical and</w:t>
      </w:r>
      <w:r w:rsidR="00E00C81">
        <w:rPr>
          <w:lang w:val="en-GB"/>
        </w:rPr>
        <w:t xml:space="preserve"> phenomenolog</w:t>
      </w:r>
      <w:r w:rsidR="003A19F6">
        <w:rPr>
          <w:lang w:val="en-GB"/>
        </w:rPr>
        <w:t>ical actions (chemical reaction kinetics</w:t>
      </w:r>
      <w:r w:rsidR="00E00C81">
        <w:rPr>
          <w:lang w:val="en-GB"/>
        </w:rPr>
        <w:t xml:space="preserve">, microbial </w:t>
      </w:r>
      <w:r w:rsidR="003A19F6">
        <w:rPr>
          <w:lang w:val="en-GB"/>
        </w:rPr>
        <w:t xml:space="preserve">growth </w:t>
      </w:r>
      <w:r w:rsidR="007D1314">
        <w:rPr>
          <w:lang w:val="en-GB"/>
        </w:rPr>
        <w:t>activity).</w:t>
      </w:r>
    </w:p>
    <w:p w14:paraId="78C81B9D" w14:textId="5C8BF002" w:rsidR="008A579A" w:rsidRDefault="00E00C81" w:rsidP="00C3295C">
      <w:pPr>
        <w:rPr>
          <w:lang w:val="en-GB"/>
        </w:rPr>
      </w:pPr>
      <w:r>
        <w:rPr>
          <w:lang w:val="en-GB"/>
        </w:rPr>
        <w:t>Monolithic models based on traditional MPCA/MPLS cannot effectively cap</w:t>
      </w:r>
      <w:r w:rsidR="007D1314">
        <w:rPr>
          <w:lang w:val="en-GB"/>
        </w:rPr>
        <w:t xml:space="preserve">ture the multi-phase behaviour. In addition, not all variables are present at each stage of a batch process meaning models had to be simplified or missing data had to be </w:t>
      </w:r>
      <w:proofErr w:type="spellStart"/>
      <w:r w:rsidR="007D1314">
        <w:rPr>
          <w:lang w:val="en-GB"/>
        </w:rPr>
        <w:t>imputated</w:t>
      </w:r>
      <w:proofErr w:type="spellEnd"/>
      <w:r w:rsidR="007D1314">
        <w:rPr>
          <w:lang w:val="en-GB"/>
        </w:rPr>
        <w:t xml:space="preserve">. </w:t>
      </w:r>
    </w:p>
    <w:p w14:paraId="7F835C8E" w14:textId="014188A5" w:rsidR="008A579A" w:rsidRDefault="008A579A" w:rsidP="00C3295C">
      <w:pPr>
        <w:rPr>
          <w:lang w:val="en-GB"/>
        </w:rPr>
      </w:pPr>
    </w:p>
    <w:p w14:paraId="00B5FD0E" w14:textId="56BF4EB0" w:rsidR="00F96ED8" w:rsidRDefault="00F96ED8" w:rsidP="00F96ED8">
      <w:pPr>
        <w:pStyle w:val="Heading2"/>
      </w:pPr>
      <w:r>
        <w:t xml:space="preserve">LITERATURE </w:t>
      </w:r>
      <w:r w:rsidR="00BF3492">
        <w:t>DIRECTION</w:t>
      </w:r>
    </w:p>
    <w:p w14:paraId="715650CF" w14:textId="3B718A57" w:rsidR="00BA0F54" w:rsidRDefault="00F96ED8" w:rsidP="00D24C5C">
      <w:pPr>
        <w:rPr>
          <w:lang w:val="en-GB"/>
        </w:rPr>
      </w:pPr>
      <w:r>
        <w:rPr>
          <w:lang w:val="en-GB"/>
        </w:rPr>
        <w:t>In recent years the challenge of multiphase behaviour, between-phase transitions and unequal batch length have received increasing attention in the literat</w:t>
      </w:r>
      <w:r w:rsidR="00D24C5C">
        <w:rPr>
          <w:lang w:val="en-GB"/>
        </w:rPr>
        <w:t>ure</w:t>
      </w:r>
      <w:r w:rsidR="00CE0F66">
        <w:rPr>
          <w:lang w:val="en-GB"/>
        </w:rPr>
        <w:t xml:space="preserve">, summarised: </w:t>
      </w:r>
    </w:p>
    <w:p w14:paraId="2EE4CDF7" w14:textId="74BCBF76" w:rsidR="00D24C5C" w:rsidRPr="00CE0F66" w:rsidRDefault="00D24C5C" w:rsidP="00D24C5C">
      <w:pPr>
        <w:pStyle w:val="ListParagraph"/>
        <w:numPr>
          <w:ilvl w:val="0"/>
          <w:numId w:val="30"/>
        </w:numPr>
        <w:rPr>
          <w:b/>
          <w:lang w:val="en-GB"/>
        </w:rPr>
      </w:pPr>
      <w:r w:rsidRPr="00CE0F66">
        <w:rPr>
          <w:b/>
          <w:lang w:val="en-GB"/>
        </w:rPr>
        <w:t>Multiphase behaviour</w:t>
      </w:r>
    </w:p>
    <w:p w14:paraId="0809F9CC" w14:textId="0C691A43" w:rsidR="00D24C5C" w:rsidRPr="00BA0F54" w:rsidRDefault="00D24C5C" w:rsidP="00CE0F66">
      <w:pPr>
        <w:pStyle w:val="ListParagraph"/>
        <w:numPr>
          <w:ilvl w:val="1"/>
          <w:numId w:val="31"/>
        </w:numPr>
        <w:rPr>
          <w:sz w:val="22"/>
          <w:lang w:val="en-GB"/>
        </w:rPr>
      </w:pPr>
      <w:r w:rsidRPr="00BA0F54">
        <w:rPr>
          <w:sz w:val="22"/>
          <w:lang w:val="en-GB"/>
        </w:rPr>
        <w:t>Most batch processes are inherently multiphase</w:t>
      </w:r>
    </w:p>
    <w:p w14:paraId="3721295F" w14:textId="14A9E661" w:rsidR="00D24C5C" w:rsidRDefault="00D24C5C" w:rsidP="00CE0F66">
      <w:pPr>
        <w:pStyle w:val="ListParagraph"/>
        <w:numPr>
          <w:ilvl w:val="1"/>
          <w:numId w:val="31"/>
        </w:numPr>
        <w:rPr>
          <w:sz w:val="22"/>
          <w:lang w:val="en-GB"/>
        </w:rPr>
      </w:pPr>
      <w:r w:rsidRPr="00BA0F54">
        <w:rPr>
          <w:sz w:val="22"/>
          <w:lang w:val="en-GB"/>
        </w:rPr>
        <w:t xml:space="preserve">Statistical correlation between </w:t>
      </w:r>
      <w:proofErr w:type="spellStart"/>
      <w:r w:rsidRPr="00BA0F54">
        <w:rPr>
          <w:sz w:val="22"/>
          <w:lang w:val="en-GB"/>
        </w:rPr>
        <w:t>varables</w:t>
      </w:r>
      <w:proofErr w:type="spellEnd"/>
      <w:r w:rsidRPr="00BA0F54">
        <w:rPr>
          <w:sz w:val="22"/>
          <w:lang w:val="en-GB"/>
        </w:rPr>
        <w:t xml:space="preserve"> characteristic of each phase</w:t>
      </w:r>
    </w:p>
    <w:p w14:paraId="54F7D235" w14:textId="1B83F9B2" w:rsidR="00BF3492" w:rsidRPr="00BA0F54" w:rsidRDefault="00BF3492" w:rsidP="00CE0F66">
      <w:pPr>
        <w:pStyle w:val="ListParagraph"/>
        <w:numPr>
          <w:ilvl w:val="1"/>
          <w:numId w:val="31"/>
        </w:numPr>
        <w:rPr>
          <w:sz w:val="22"/>
          <w:lang w:val="en-GB"/>
        </w:rPr>
      </w:pPr>
      <w:r>
        <w:rPr>
          <w:sz w:val="22"/>
          <w:lang w:val="en-GB"/>
        </w:rPr>
        <w:t>Some variables are not available in each phase</w:t>
      </w:r>
    </w:p>
    <w:p w14:paraId="3893BECD" w14:textId="68732D45" w:rsidR="00CE0F66" w:rsidRPr="00CE0F66" w:rsidRDefault="00CE0F66" w:rsidP="00CE0F66">
      <w:pPr>
        <w:pStyle w:val="ListParagraph"/>
        <w:numPr>
          <w:ilvl w:val="0"/>
          <w:numId w:val="30"/>
        </w:numPr>
        <w:rPr>
          <w:b/>
          <w:lang w:val="en-GB"/>
        </w:rPr>
      </w:pPr>
      <w:r w:rsidRPr="00CE0F66">
        <w:rPr>
          <w:b/>
          <w:lang w:val="en-GB"/>
        </w:rPr>
        <w:t>Between-phase transitions</w:t>
      </w:r>
    </w:p>
    <w:p w14:paraId="259C967F" w14:textId="0DD15C71" w:rsidR="00CE0F66" w:rsidRPr="00BA0F54" w:rsidRDefault="00CE0F66" w:rsidP="00CE0F66">
      <w:pPr>
        <w:pStyle w:val="ListParagraph"/>
        <w:numPr>
          <w:ilvl w:val="1"/>
          <w:numId w:val="32"/>
        </w:numPr>
        <w:rPr>
          <w:sz w:val="22"/>
          <w:lang w:val="en-GB"/>
        </w:rPr>
      </w:pPr>
      <w:r w:rsidRPr="00BA0F54">
        <w:rPr>
          <w:sz w:val="22"/>
          <w:lang w:val="en-GB"/>
        </w:rPr>
        <w:t>The region between two adjacent phases are associated with increased uncertainty</w:t>
      </w:r>
    </w:p>
    <w:p w14:paraId="33D413D9" w14:textId="43BD0A32" w:rsidR="00CE0F66" w:rsidRPr="00BA0F54" w:rsidRDefault="00CE0F66" w:rsidP="00CE0F66">
      <w:pPr>
        <w:pStyle w:val="ListParagraph"/>
        <w:numPr>
          <w:ilvl w:val="1"/>
          <w:numId w:val="30"/>
        </w:numPr>
        <w:rPr>
          <w:sz w:val="22"/>
          <w:lang w:val="en-GB"/>
        </w:rPr>
      </w:pPr>
      <w:r w:rsidRPr="00BA0F54">
        <w:rPr>
          <w:sz w:val="22"/>
          <w:lang w:val="en-GB"/>
        </w:rPr>
        <w:t>This may lead to incorrect phase assignment of a given data sample and inaccurate prediction</w:t>
      </w:r>
    </w:p>
    <w:p w14:paraId="463CF4FC" w14:textId="3883F349" w:rsidR="00CE0F66" w:rsidRPr="00BA0F54" w:rsidRDefault="00CE0F66" w:rsidP="00CE0F66">
      <w:pPr>
        <w:pStyle w:val="ListParagraph"/>
        <w:numPr>
          <w:ilvl w:val="1"/>
          <w:numId w:val="30"/>
        </w:numPr>
        <w:rPr>
          <w:sz w:val="22"/>
          <w:lang w:val="en-GB"/>
        </w:rPr>
      </w:pPr>
      <w:r w:rsidRPr="00BA0F54">
        <w:rPr>
          <w:sz w:val="22"/>
          <w:lang w:val="en-GB"/>
        </w:rPr>
        <w:t>Differences in batch length and alignment of key sequences/steps can contribute to the uncertainty in between phases</w:t>
      </w:r>
    </w:p>
    <w:p w14:paraId="29338A63" w14:textId="016C3554" w:rsidR="00CE0F66" w:rsidRDefault="00CE0F66" w:rsidP="00CE0F66">
      <w:pPr>
        <w:pStyle w:val="ListParagraph"/>
        <w:numPr>
          <w:ilvl w:val="0"/>
          <w:numId w:val="30"/>
        </w:numPr>
        <w:rPr>
          <w:b/>
          <w:lang w:val="en-GB"/>
        </w:rPr>
      </w:pPr>
      <w:r w:rsidRPr="00CE0F66">
        <w:rPr>
          <w:b/>
          <w:lang w:val="en-GB"/>
        </w:rPr>
        <w:t>Unequal batch lengths</w:t>
      </w:r>
    </w:p>
    <w:p w14:paraId="7366003C" w14:textId="71462593" w:rsidR="00CE0F66" w:rsidRPr="00BA0F54" w:rsidRDefault="00CE0F66" w:rsidP="00CE0F66">
      <w:pPr>
        <w:pStyle w:val="ListParagraph"/>
        <w:numPr>
          <w:ilvl w:val="1"/>
          <w:numId w:val="30"/>
        </w:numPr>
        <w:rPr>
          <w:b/>
          <w:sz w:val="22"/>
          <w:lang w:val="en-GB"/>
        </w:rPr>
      </w:pPr>
      <w:r w:rsidRPr="00BA0F54">
        <w:rPr>
          <w:sz w:val="22"/>
          <w:lang w:val="en-GB"/>
        </w:rPr>
        <w:t>Batches may continue to operate until a certain quality parameter is achieved</w:t>
      </w:r>
    </w:p>
    <w:p w14:paraId="2F46908A" w14:textId="6B5DEB7C" w:rsidR="00CE0F66" w:rsidRPr="00BA0F54" w:rsidRDefault="00CE0F66" w:rsidP="00CE0F66">
      <w:pPr>
        <w:pStyle w:val="ListParagraph"/>
        <w:numPr>
          <w:ilvl w:val="1"/>
          <w:numId w:val="30"/>
        </w:numPr>
        <w:rPr>
          <w:b/>
          <w:sz w:val="22"/>
          <w:lang w:val="en-GB"/>
        </w:rPr>
      </w:pPr>
      <w:r w:rsidRPr="00BA0F54">
        <w:rPr>
          <w:sz w:val="22"/>
          <w:lang w:val="en-GB"/>
        </w:rPr>
        <w:t xml:space="preserve">Batch-to-batch variations (initial conditions, disturbances etc.) make it </w:t>
      </w:r>
      <w:proofErr w:type="gramStart"/>
      <w:r w:rsidRPr="00BA0F54">
        <w:rPr>
          <w:sz w:val="22"/>
          <w:lang w:val="en-GB"/>
        </w:rPr>
        <w:t>common  for</w:t>
      </w:r>
      <w:proofErr w:type="gramEnd"/>
      <w:r w:rsidRPr="00BA0F54">
        <w:rPr>
          <w:sz w:val="22"/>
          <w:lang w:val="en-GB"/>
        </w:rPr>
        <w:t xml:space="preserve"> industrial batch processes to vary in length and timing of key events</w:t>
      </w:r>
    </w:p>
    <w:p w14:paraId="062B1FFD" w14:textId="4D0185B1" w:rsidR="00BA0F54" w:rsidRDefault="00BA0F54" w:rsidP="00CE0F66">
      <w:pPr>
        <w:pStyle w:val="ListParagraph"/>
        <w:numPr>
          <w:ilvl w:val="1"/>
          <w:numId w:val="30"/>
        </w:numPr>
        <w:rPr>
          <w:sz w:val="22"/>
          <w:lang w:val="en-GB"/>
        </w:rPr>
      </w:pPr>
      <w:r w:rsidRPr="00BA0F54">
        <w:rPr>
          <w:sz w:val="22"/>
          <w:lang w:val="en-GB"/>
        </w:rPr>
        <w:t>This may affect the performance of phase division techniques</w:t>
      </w:r>
    </w:p>
    <w:p w14:paraId="402579AA" w14:textId="2FF12C5A" w:rsidR="00BA0F54" w:rsidRDefault="00BA0F54" w:rsidP="00BA0F54">
      <w:pPr>
        <w:spacing w:before="0" w:after="0" w:line="240" w:lineRule="auto"/>
        <w:jc w:val="left"/>
        <w:rPr>
          <w:sz w:val="22"/>
          <w:lang w:val="en-GB"/>
        </w:rPr>
      </w:pPr>
    </w:p>
    <w:p w14:paraId="523F37A2" w14:textId="387E4D1D" w:rsidR="00AA377C" w:rsidRDefault="00AA377C" w:rsidP="00BA0F54">
      <w:pPr>
        <w:spacing w:before="0" w:after="0" w:line="240" w:lineRule="auto"/>
        <w:jc w:val="left"/>
        <w:rPr>
          <w:sz w:val="22"/>
          <w:lang w:val="en-GB"/>
        </w:rPr>
      </w:pPr>
      <w:r>
        <w:rPr>
          <w:sz w:val="22"/>
          <w:lang w:val="en-GB"/>
        </w:rPr>
        <w:t xml:space="preserve">These are discussed in more detail in the Literature </w:t>
      </w:r>
      <w:r w:rsidR="00BF3492">
        <w:rPr>
          <w:sz w:val="22"/>
          <w:lang w:val="en-GB"/>
        </w:rPr>
        <w:t>over</w:t>
      </w:r>
      <w:r>
        <w:rPr>
          <w:sz w:val="22"/>
          <w:lang w:val="en-GB"/>
        </w:rPr>
        <w:t>view.</w:t>
      </w:r>
    </w:p>
    <w:p w14:paraId="73F25BAD" w14:textId="61A596D3" w:rsidR="00AA377C" w:rsidRDefault="00AA377C" w:rsidP="00BF3492">
      <w:pPr>
        <w:spacing w:before="0" w:after="0" w:line="240" w:lineRule="auto"/>
        <w:jc w:val="center"/>
        <w:rPr>
          <w:sz w:val="22"/>
          <w:lang w:val="en-GB"/>
        </w:rPr>
      </w:pPr>
    </w:p>
    <w:p w14:paraId="289801A8" w14:textId="3217EFE4" w:rsidR="00AA377C" w:rsidRDefault="00AA377C" w:rsidP="00BA0F54">
      <w:pPr>
        <w:spacing w:before="0" w:after="0" w:line="240" w:lineRule="auto"/>
        <w:jc w:val="left"/>
        <w:rPr>
          <w:sz w:val="22"/>
          <w:lang w:val="en-GB"/>
        </w:rPr>
      </w:pPr>
    </w:p>
    <w:p w14:paraId="5B5AD7E4" w14:textId="2B9D70B8" w:rsidR="00AA377C" w:rsidRDefault="00AA377C" w:rsidP="00BA0F54">
      <w:pPr>
        <w:spacing w:before="0" w:after="0" w:line="240" w:lineRule="auto"/>
        <w:jc w:val="left"/>
        <w:rPr>
          <w:sz w:val="22"/>
          <w:lang w:val="en-GB"/>
        </w:rPr>
      </w:pPr>
    </w:p>
    <w:p w14:paraId="51FA13FE" w14:textId="77C5DA8F" w:rsidR="00AA377C" w:rsidRDefault="00AA377C" w:rsidP="00BA0F54">
      <w:pPr>
        <w:spacing w:before="0" w:after="0" w:line="240" w:lineRule="auto"/>
        <w:jc w:val="left"/>
        <w:rPr>
          <w:sz w:val="22"/>
          <w:lang w:val="en-GB"/>
        </w:rPr>
      </w:pPr>
    </w:p>
    <w:p w14:paraId="7C5EA94A" w14:textId="06626D6F" w:rsidR="00AA377C" w:rsidRDefault="00AA377C" w:rsidP="00BA0F54">
      <w:pPr>
        <w:spacing w:before="0" w:after="0" w:line="240" w:lineRule="auto"/>
        <w:jc w:val="left"/>
        <w:rPr>
          <w:sz w:val="22"/>
          <w:lang w:val="en-GB"/>
        </w:rPr>
      </w:pPr>
    </w:p>
    <w:p w14:paraId="090CFB64" w14:textId="3E3EA079" w:rsidR="00AA377C" w:rsidRDefault="00AA377C" w:rsidP="00BA0F54">
      <w:pPr>
        <w:spacing w:before="0" w:after="0" w:line="240" w:lineRule="auto"/>
        <w:jc w:val="left"/>
        <w:rPr>
          <w:sz w:val="22"/>
          <w:lang w:val="en-GB"/>
        </w:rPr>
      </w:pPr>
    </w:p>
    <w:p w14:paraId="039F131C" w14:textId="1D736947" w:rsidR="00AA377C" w:rsidRDefault="00AA377C" w:rsidP="00BA0F54">
      <w:pPr>
        <w:spacing w:before="0" w:after="0" w:line="240" w:lineRule="auto"/>
        <w:jc w:val="left"/>
        <w:rPr>
          <w:sz w:val="22"/>
          <w:lang w:val="en-GB"/>
        </w:rPr>
      </w:pPr>
    </w:p>
    <w:p w14:paraId="6F9A803D" w14:textId="60DAE3B6" w:rsidR="00AA377C" w:rsidRDefault="00AA377C" w:rsidP="00BA0F54">
      <w:pPr>
        <w:spacing w:before="0" w:after="0" w:line="240" w:lineRule="auto"/>
        <w:jc w:val="left"/>
        <w:rPr>
          <w:sz w:val="22"/>
          <w:lang w:val="en-GB"/>
        </w:rPr>
      </w:pPr>
    </w:p>
    <w:p w14:paraId="485EB454" w14:textId="77777777" w:rsidR="00AA377C" w:rsidRDefault="00AA377C" w:rsidP="00BA0F54">
      <w:pPr>
        <w:spacing w:before="0" w:after="0" w:line="240" w:lineRule="auto"/>
        <w:jc w:val="left"/>
        <w:rPr>
          <w:sz w:val="22"/>
          <w:lang w:val="en-GB"/>
        </w:rPr>
      </w:pPr>
    </w:p>
    <w:p w14:paraId="64E83037" w14:textId="5E67654C" w:rsidR="002F68B9" w:rsidRPr="00BF3492" w:rsidRDefault="00BA0F54" w:rsidP="002F68B9">
      <w:pPr>
        <w:pStyle w:val="Heading2"/>
      </w:pPr>
      <w:r>
        <w:lastRenderedPageBreak/>
        <w:t xml:space="preserve">LITERATURE </w:t>
      </w:r>
      <w:r w:rsidR="00BF3492">
        <w:t>OVERVIEW</w:t>
      </w:r>
    </w:p>
    <w:p w14:paraId="64947E5E" w14:textId="77777777" w:rsidR="00AA377C" w:rsidRPr="003F4FBC" w:rsidRDefault="00AA377C" w:rsidP="002F68B9">
      <w:pPr>
        <w:pStyle w:val="Heading3"/>
      </w:pPr>
      <w:r>
        <w:t>Multiphase Behaviour</w:t>
      </w:r>
    </w:p>
    <w:p w14:paraId="28E5E323" w14:textId="7B2A2811" w:rsidR="006E2A91" w:rsidRDefault="00AA377C" w:rsidP="00AA377C">
      <w:pPr>
        <w:rPr>
          <w:lang w:val="en-GB"/>
        </w:rPr>
      </w:pPr>
      <w:r>
        <w:rPr>
          <w:lang w:val="en-GB"/>
        </w:rPr>
        <w:t xml:space="preserve">The </w:t>
      </w:r>
      <w:r w:rsidR="006E2A91">
        <w:rPr>
          <w:lang w:val="en-GB"/>
        </w:rPr>
        <w:t>generally accepted</w:t>
      </w:r>
      <w:r>
        <w:rPr>
          <w:lang w:val="en-GB"/>
        </w:rPr>
        <w:t xml:space="preserve"> approach to dealing with batch processes that exhibit multiphase be</w:t>
      </w:r>
      <w:r w:rsidR="002F68B9">
        <w:rPr>
          <w:lang w:val="en-GB"/>
        </w:rPr>
        <w:t xml:space="preserve">haviour is to partition the process into multiple phases and modelling each phase </w:t>
      </w:r>
      <w:proofErr w:type="spellStart"/>
      <w:r w:rsidR="002F68B9">
        <w:rPr>
          <w:lang w:val="en-GB"/>
        </w:rPr>
        <w:t>seperately</w:t>
      </w:r>
      <w:proofErr w:type="spellEnd"/>
      <w:r>
        <w:rPr>
          <w:lang w:val="en-GB"/>
        </w:rPr>
        <w:t xml:space="preserve">. </w:t>
      </w:r>
      <w:r w:rsidR="005777B1">
        <w:rPr>
          <w:lang w:val="en-GB"/>
        </w:rPr>
        <w:t xml:space="preserve">In doing so, the problem of missing variables in different phases and shifting variable correlations can be addressed. </w:t>
      </w:r>
    </w:p>
    <w:p w14:paraId="3ECFC236" w14:textId="06F34D42" w:rsidR="005777B1" w:rsidRDefault="006E2A91" w:rsidP="00AA377C">
      <w:pPr>
        <w:rPr>
          <w:lang w:val="en-GB"/>
        </w:rPr>
      </w:pPr>
      <w:r>
        <w:rPr>
          <w:lang w:val="en-GB"/>
        </w:rPr>
        <w:t>Local MPCA models are widely employed for process monitoring</w:t>
      </w:r>
      <w:r w:rsidR="005777B1">
        <w:rPr>
          <w:lang w:val="en-GB"/>
        </w:rPr>
        <w:t xml:space="preserve"> </w:t>
      </w:r>
      <w:r w:rsidR="005777B1">
        <w:rPr>
          <w:lang w:val="en-GB"/>
        </w:rPr>
        <w:fldChar w:fldCharType="begin" w:fldLock="1"/>
      </w:r>
      <w:r w:rsidR="00626B21">
        <w:rPr>
          <w:lang w:val="en-GB"/>
        </w:rPr>
        <w:instrText>ADDIN CSL_CITATION {"citationItems":[{"id":"ITEM-1","itemData":{"DOI":"10.1021/ie403576c","ISSN":"15205045","abstract":"Multiway principal component analysis (MPCA), which is a dimensionality reduction method for process variables, has been widely used to monitor batch and fed-batch processes. However, three main factors affect the performance of MPCA monitoring: The future status of the online batch has to be predicted, the discarded principal components with small variance might contain useful information, and self-correlation and industrial noise exist in process data. Thus, a new batch process monitoring method based on multisubspace multiway principal component analysis and time-series Bayesian inference through a moving window is developed. The feasibility and effectiveness of the proposed batch process monitoring method is demonstrated using a numerical process and the fed-batch penicillin fermentation process, and its performance is compared with that of the MPCA. The results show that the proposed method is more accurate in detecting different types of batch process faults. © 2014 American Chemical Society.","author":[{"dropping-particle":"","family":"Zhaomin","given":"Lv","non-dropping-particle":"","parse-names":false,"suffix":""},{"dropping-particle":"","family":"Qingchao","given":"Jiang","non-dropping-particle":"","parse-names":false,"suffix":""},{"dropping-particle":"","family":"Xuefeng","given":"Yan","non-dropping-particle":"","parse-names":false,"suffix":""}],"container-title":"Industrial and Engineering Chemistry Research","id":"ITEM-1","issue":"15","issued":{"date-parts":[["2014"]]},"page":"6457-6466","title":"Batch process monitoring based on multisubspace multiway principal component analysis and time-series bayesian inference","type":"article-journal","volume":"53"},"uris":["http://www.mendeley.com/documents/?uuid=dcc6cbed-d007-4c10-9fc8-a9387d703b0b"]},{"id":"ITEM-2","itemData":{"DOI":"10.1016/j.jprocont.2006.07.005","ISSN":"09591524","abstract":"Unfold Principal Component Analysis (u-PCA) has been successfully applied in the monitoring of batch processes. The traditional online monitoring strategy is based on the same unfolding procedure used for end-of-batch monitoring. This procedure may distort the interval where the process is out of normal operation, with delays in the detection of a fault or in the return to normal operation of a faulty batch. In this paper, a new strategy for the generation of a model specially suited for on-line monitoring is presented. This method is based on the combination of four ideas: mean trajectory subtraction and auto-scaling as preprocessing, variable-wise unfolding, addition of lagged variables to fit the dynamics and multi-phase modelling with multi-phase PCA. Evolving and local models have been included in the comparative analysis of the different approaches. © 2006 Elsevier Ltd. All rights reserved.","author":[{"dropping-particle":"","family":"Camacho","given":"José","non-dropping-particle":"","parse-names":false,"suffix":""},{"dropping-particle":"","family":"Picó","given":"Jesús","non-dropping-particle":"","parse-names":false,"suffix":""}],"container-title":"Journal of Process Control","id":"ITEM-2","issue":"10","issued":{"date-parts":[["2006"]]},"page":"1021-1035","title":"Online monitoring of batch processes using multi-phase principal component analysis","type":"article-journal","volume":"16"},"uris":["http://www.mendeley.com/documents/?uuid=9c182c3e-e15e-42b6-9112-101da3ccbcff"]}],"mendeley":{"formattedCitation":"(Camacho &amp; Picó, 2006; Zhaomin et al., 2014)","plainTextFormattedCitation":"(Camacho &amp; Picó, 2006; Zhaomin et al., 2014)","previouslyFormattedCitation":"(Camacho &amp; Picó, 2006; Zhaomin et al., 2014)"},"properties":{"noteIndex":0},"schema":"https://github.com/citation-style-language/schema/raw/master/csl-citation.json"}</w:instrText>
      </w:r>
      <w:r w:rsidR="005777B1">
        <w:rPr>
          <w:lang w:val="en-GB"/>
        </w:rPr>
        <w:fldChar w:fldCharType="separate"/>
      </w:r>
      <w:r w:rsidR="00155245" w:rsidRPr="00155245">
        <w:rPr>
          <w:noProof/>
          <w:lang w:val="en-GB"/>
        </w:rPr>
        <w:t>(Camacho &amp; Picó, 2006; Zhaomin et al., 2014)</w:t>
      </w:r>
      <w:r w:rsidR="005777B1">
        <w:rPr>
          <w:lang w:val="en-GB"/>
        </w:rPr>
        <w:fldChar w:fldCharType="end"/>
      </w:r>
      <w:r w:rsidR="005777B1">
        <w:rPr>
          <w:lang w:val="en-GB"/>
        </w:rPr>
        <w:t>. PCA is used to extract the major variance, remove collinearity and setup monitoring residuals such as T</w:t>
      </w:r>
      <w:r w:rsidR="005777B1">
        <w:rPr>
          <w:vertAlign w:val="superscript"/>
          <w:lang w:val="en-GB"/>
        </w:rPr>
        <w:t>2</w:t>
      </w:r>
      <w:r w:rsidR="005777B1">
        <w:rPr>
          <w:lang w:val="en-GB"/>
        </w:rPr>
        <w:t xml:space="preserve"> for fault detection. Recently, the use of canonical correlation analysis (CCA) and independent component analysis (ICA) have also received attention </w:t>
      </w:r>
      <w:r w:rsidR="005777B1">
        <w:rPr>
          <w:lang w:val="en-GB"/>
        </w:rPr>
        <w:fldChar w:fldCharType="begin" w:fldLock="1"/>
      </w:r>
      <w:r w:rsidR="00626B21">
        <w:rPr>
          <w:lang w:val="en-GB"/>
        </w:rPr>
        <w:instrText>ADDIN CSL_CITATION {"citationItems":[{"id":"ITEM-1","itemData":{"DOI":"10.1016/j.conengprac.2015.10.006","ISSN":"09670661","abstract":"In this paper, canonical correlation analysis (CCA)-based fault detection methods are proposed for both static and dynamic processes. Different from the well-established process monitoring and fault diagnosis systems based on multivariate analysis techniques like principal component analysis and partial least squares, the core of the proposed methods is to build residual signals by means of the CCA technique for the fault detection purpose. The proposed methods are applied to an alumina evaporation process, and the achieved results show that both methods are applicable for fault detection, while the dynamic one delivers better detection performance.","author":[{"dropping-particle":"","family":"Chen","given":"Zhiwen","non-dropping-particle":"","parse-names":false,"suffix":""},{"dropping-particle":"","family":"Ding","given":"Steven X.","non-dropping-particle":"","parse-names":false,"suffix":""},{"dropping-particle":"","family":"Zhang","given":"Kai","non-dropping-particle":"","parse-names":false,"suffix":""},{"dropping-particle":"","family":"Li","given":"Zhebin","non-dropping-particle":"","parse-names":false,"suffix":""},{"dropping-particle":"","family":"Hu","given":"Zhikun","non-dropping-particle":"","parse-names":false,"suffix":""}],"container-title":"Control Engineering Practice","id":"ITEM-1","issued":{"date-parts":[["2016"]]},"page":"51-58","publisher":"Elsevier","title":"Canonical correlation analysis-based fault detection methods with application to alumina evaporation process","type":"article-journal","volume":"46"},"uris":["http://www.mendeley.com/documents/?uuid=f8babc61-c35d-4cba-8450-f22e117a2f0d"]},{"id":"ITEM-2","itemData":{"DOI":"10.1252/jcej.36.1384","ISSN":"00219592","abstract":"In many industries, the effective monitoring and control of batch processes is crucial to the production of high-quality materials. Several techniques using multivariate statistical analysis have been developed for monitoring and fault detection of batch processes. Multiway principal component analysis (MPCA) has shown a powerful monitoring performance in many industrial batch processes. However, it has shortcomings that all batch lengths should be equalized and future values of batches should be estimated for on-line monitoring. In order to overcome these drawbacks and obtain better monitoring performance, we propose a new statistical method for on-line batch process monitoring that uses different unfolding method and independent component analysis (ICA). If the measured data set contains non-Gaussian latent variables, the ICA solution can extract the original source signal to a much greater extent than the PCA solution since ICA involves higher-order statistics and is not based on the assumption that the latent variables follow a multivariate Gaussian distribution. The proposed monitoring method was applied to fault detection and identification in the simulation benchmark of the fed-batch penicillin production, which is characterized by some fault sources with non-Gaussian characteristics. The simulation results clearly show the power and advantages of the proposed method in comparison to MPCA.","author":[{"dropping-particle":"","family":"Lee","given":"Jong Min","non-dropping-particle":"","parse-names":false,"suffix":""},{"dropping-particle":"","family":"Yoo","given":"Changkyoo","non-dropping-particle":"","parse-names":false,"suffix":""},{"dropping-particle":"","family":"Lee","given":"In Beum","non-dropping-particle":"","parse-names":false,"suffix":""}],"container-title":"Journal of Chemical Engineering of Japan","id":"ITEM-2","issue":"11","issued":{"date-parts":[["2003"]]},"page":"1384-1396","title":"On-line batch process monitoring using different unfolding method and independent component analysis","type":"article-journal","volume":"36"},"uris":["http://www.mendeley.com/documents/?uuid=33460262-cdc5-460b-9ff6-92b0f6a01b85"]}],"mendeley":{"formattedCitation":"(Z. Chen et al., 2016; Lee et al., 2003)","plainTextFormattedCitation":"(Z. Chen et al., 2016; Lee et al., 2003)","previouslyFormattedCitation":"(Z. Chen et al., 2016; Lee et al., 2003)"},"properties":{"noteIndex":0},"schema":"https://github.com/citation-style-language/schema/raw/master/csl-citation.json"}</w:instrText>
      </w:r>
      <w:r w:rsidR="005777B1">
        <w:rPr>
          <w:lang w:val="en-GB"/>
        </w:rPr>
        <w:fldChar w:fldCharType="separate"/>
      </w:r>
      <w:r w:rsidR="00155245" w:rsidRPr="00155245">
        <w:rPr>
          <w:noProof/>
          <w:lang w:val="en-GB"/>
        </w:rPr>
        <w:t>(Z. Chen et al., 2016; Lee et al., 2003)</w:t>
      </w:r>
      <w:r w:rsidR="005777B1">
        <w:rPr>
          <w:lang w:val="en-GB"/>
        </w:rPr>
        <w:fldChar w:fldCharType="end"/>
      </w:r>
      <w:r w:rsidR="005777B1">
        <w:rPr>
          <w:lang w:val="en-GB"/>
        </w:rPr>
        <w:t xml:space="preserve">. </w:t>
      </w:r>
    </w:p>
    <w:p w14:paraId="6D569569" w14:textId="7A4B7B22" w:rsidR="009550BE" w:rsidRDefault="009550BE" w:rsidP="00AA377C">
      <w:pPr>
        <w:rPr>
          <w:lang w:val="en-GB"/>
        </w:rPr>
      </w:pPr>
      <w:r>
        <w:rPr>
          <w:lang w:val="en-GB"/>
        </w:rPr>
        <w:t>Q</w:t>
      </w:r>
      <w:r w:rsidR="00E42364">
        <w:rPr>
          <w:lang w:val="en-GB"/>
        </w:rPr>
        <w:t xml:space="preserve">uality-related prediction or KPI process monitoring is commonly performed with MPLS models </w:t>
      </w:r>
      <w:r w:rsidR="00E42364">
        <w:rPr>
          <w:lang w:val="en-GB"/>
        </w:rPr>
        <w:fldChar w:fldCharType="begin" w:fldLock="1"/>
      </w:r>
      <w:r w:rsidR="00626B21">
        <w:rPr>
          <w:lang w:val="en-GB"/>
        </w:rPr>
        <w:instrText>ADDIN CSL_CITATION {"citationItems":[{"id":"ITEM-1","itemData":{"DOI":"10.1021/ie0208218","ISSN":"08885885","abstract":"An integrated online multivariate statistical process monitoring (MSPM), quality prediction, and fault diagnosis framework is developed for batch processes. Batch data from I batches, with J process variables measured at K time points generate a three-way array of size I × K × J. Unfolding this three-way array into a two-way matrix of size IK × J by preserving the variable direction is advantageous for developing online MSPM methods because it does not require estimation of future portions of new batches. Two different multiway partial least squares (MPLS) models are developed. The first model (MPLSV) is developed between the data matrix (IK × J) and the local batch time (or an indicator variable) for online MSPM. The second model (MPLSB) is developed between the rearranged data matrix in the batch direction (I × KJ) and the final quality matrix for online prediction of end-of-batch quality. The problem of discontinuity in process variable measurements due to operation switching (or moving to a different phase) that causes problems in alignment and modeling is addressed. Control limits on variable contribution plots are used to improve fault diagnosis capabilities of the MSPM framework. Case studies from a simulated fed-batch penicillin fermentation illustrate the implementation of the methodology.","author":[{"dropping-particle":"","family":"Ündey","given":"Cenk","non-dropping-particle":"","parse-names":false,"suffix":""},{"dropping-particle":"","family":"Ertunç","given":"Sinem","non-dropping-particle":"","parse-names":false,"suffix":""},{"dropping-particle":"","family":"Çinar","given":"Ali","non-dropping-particle":"","parse-names":false,"suffix":""}],"container-title":"Industrial and Engineering Chemistry Research","id":"ITEM-1","issue":"20","issued":{"date-parts":[["2003"]]},"page":"4645-4658","title":"Online batch/fed-batch process performance monitoring, quality prediction, and variable-contribution analysis for diagnosis","type":"article-journal","volume":"42"},"uris":["http://www.mendeley.com/documents/?uuid=cfd0ae93-4e73-46dd-870a-64259d05e950"]},{"id":"ITEM-2","itemData":{"DOI":"10.1016/S0009-2509(01)00366-9","ISSN":"00092509","abstract":"Producing value-added products of high-quality is the common objective in industries. This objective is more difficult to achieve in batch processes whose key quality measurements are not available on-line. In order to reduce the variations of the product quality, an on-line batch monitoring scheme is developed based on the multivariate statistical process control. It suggests using the past measured process variables without real-time quality measurement at the end of the batch run. The method, referred to as BDPCA and BDPLS, integrates the time-lagged windows of process dynamic behavior with the principal component analysis and partial least square respectively for on-line batch monitoring. Like traditional MPCA and MPLS approaches, the only information needed to set up the control chart is the historical data collected from the past successful batches. This leads to simple monitoring charts, easy tracking of the progress in each batch run and monitoring the occurrence of the observable upsets. BDPCA and BDPLS models only collect the previous data during the batch run without expensive computations to anticipate the future measurements. Three examples are used to investigate the potential application of the proposed method and make a comparison with some traditional on-line MPCA and MPLS algorithms. © 2002 Elsevier Science Ltd. All rights reserved.","author":[{"dropping-particle":"","family":"Chen","given":"Junghui","non-dropping-particle":"","parse-names":false,"suffix":""},{"dropping-particle":"","family":"Liu","given":"Kun Chih","non-dropping-particle":"","parse-names":false,"suffix":""}],"container-title":"Chemical Engineering Science","id":"ITEM-2","issue":"1","issued":{"date-parts":[["2002"]]},"page":"63-75","title":"On-line batch process monitoring using dynamic PCA and dynamic PLS models","type":"article-journal","volume":"57"},"uris":["http://www.mendeley.com/documents/?uuid=c3223a20-0874-4508-9842-ffeaa83005a7"]},{"id":"ITEM-3","itemData":{"DOI":"10.1109/TII.2010.2103401","ISSN":"15513203","abstract":"Making on-specification products is a primary goal, and also a challenge in chemical batch process operation. Due to the uncertainty of raw materials and instability of operating conditions, it may not produce the desired on-spec final product. It would be helpful if one can predict the product quality during each operation, so that one can make adjustments to process conditions in order to make on-spec product. This paper addresses the issue of real-time prediction of final product quality during a batch operation. First, a data-driven modeling approach is presented. This multimodel approach uses available process information up to the current points to capture their time-varying relationships with the final product quality during the course of operation, so that the prognosis of product quality can be obtained in real-time. Then, due to its data-driven nature, the focus is given on how to make the models robust in order to eliminate the effect of noise, especially, outliers in the data. A model-based outlier detection method is presented. The proposed approach is applied to a generic chemical batch case study, with its prediction performance being evaluated. © 2011 IEEE.","author":[{"dropping-particle":"","family":"Wang","given":"David","non-dropping-particle":"","parse-names":false,"suffix":""}],"container-title":"IEEE Transactions on Industrial Informatics","id":"ITEM-3","issue":"2","issued":{"date-parts":[["2011"]]},"page":"371-377","publisher":"IEEE","title":"Robust data-driven modeling approach for real-time final product quality prediction in batch process operation","type":"article-journal","volume":"7"},"uris":["http://www.mendeley.com/documents/?uuid=89a6ebaf-0af4-438a-930c-62aae967ba45"]}],"mendeley":{"formattedCitation":"(J. Chen &amp; Liu, 2002; Ündey et al., 2003; David Wang, 2011)","plainTextFormattedCitation":"(J. Chen &amp; Liu, 2002; Ündey et al., 2003; David Wang, 2011)","previouslyFormattedCitation":"(J. Chen &amp; Liu, 2002; Ündey et al., 2003; David Wang, 2011)"},"properties":{"noteIndex":0},"schema":"https://github.com/citation-style-language/schema/raw/master/csl-citation.json"}</w:instrText>
      </w:r>
      <w:r w:rsidR="00E42364">
        <w:rPr>
          <w:lang w:val="en-GB"/>
        </w:rPr>
        <w:fldChar w:fldCharType="separate"/>
      </w:r>
      <w:r w:rsidR="00155245" w:rsidRPr="00155245">
        <w:rPr>
          <w:noProof/>
          <w:lang w:val="en-GB"/>
        </w:rPr>
        <w:t>(J. Chen &amp; Liu, 2002; Ündey et al., 2003; David Wang, 2011)</w:t>
      </w:r>
      <w:r w:rsidR="00E42364">
        <w:rPr>
          <w:lang w:val="en-GB"/>
        </w:rPr>
        <w:fldChar w:fldCharType="end"/>
      </w:r>
      <w:r w:rsidR="00E42364">
        <w:rPr>
          <w:lang w:val="en-GB"/>
        </w:rPr>
        <w:t xml:space="preserve">. </w:t>
      </w:r>
    </w:p>
    <w:p w14:paraId="2B3BAB0F" w14:textId="31A3AEF7" w:rsidR="00E42364" w:rsidRDefault="00E42364" w:rsidP="00E42364">
      <w:pPr>
        <w:rPr>
          <w:lang w:val="en-ZA"/>
        </w:rPr>
      </w:pPr>
      <w:r>
        <w:rPr>
          <w:lang w:val="en-GB"/>
        </w:rPr>
        <w:t xml:space="preserve">Much recent research has opted for a probabilistic approach to better account for process uncertainty. </w:t>
      </w:r>
      <w:r>
        <w:rPr>
          <w:lang w:val="en-GB"/>
        </w:rPr>
        <w:fldChar w:fldCharType="begin" w:fldLock="1"/>
      </w:r>
      <w:r w:rsidR="00626B21">
        <w:rPr>
          <w:lang w:val="en-GB"/>
        </w:rPr>
        <w:instrText>ADDIN CSL_CITATION {"citationItems":[{"id":"ITEM-1","itemData":{"DOI":"10.1016/j.conengprac.2015.10.006","ISSN":"09670661","abstract":"In this paper, canonical correlation analysis (CCA)-based fault detection methods are proposed for both static and dynamic processes. Different from the well-established process monitoring and fault diagnosis systems based on multivariate analysis techniques like principal component analysis and partial least squares, the core of the proposed methods is to build residual signals by means of the CCA technique for the fault detection purpose. The proposed methods are applied to an alumina evaporation process, and the achieved results show that both methods are applicable for fault detection, while the dynamic one delivers better detection performance.","author":[{"dropping-particle":"","family":"Chen","given":"Zhiwen","non-dropping-particle":"","parse-names":false,"suffix":""},{"dropping-particle":"","family":"Ding","given":"Steven X.","non-dropping-particle":"","parse-names":false,"suffix":""},{"dropping-particle":"","family":"Zhang","given":"Kai","non-dropping-particle":"","parse-names":false,"suffix":""},{"dropping-particle":"","family":"Li","given":"Zhebin","non-dropping-particle":"","parse-names":false,"suffix":""},{"dropping-particle":"","family":"Hu","given":"Zhikun","non-dropping-particle":"","parse-names":false,"suffix":""}],"container-title":"Control Engineering Practice","id":"ITEM-1","issued":{"date-parts":[["2016"]]},"page":"51-58","publisher":"Elsevier","title":"Canonical correlation analysis-based fault detection methods with application to alumina evaporation process","type":"article-journal","volume":"46"},"uris":["http://www.mendeley.com/documents/?uuid=f8babc61-c35d-4cba-8450-f22e117a2f0d"]}],"mendeley":{"formattedCitation":"(Z. Chen et al., 2016)","plainTextFormattedCitation":"(Z. Chen et al., 2016)","previouslyFormattedCitation":"(Z. Chen et al., 2016)"},"properties":{"noteIndex":0},"schema":"https://github.com/citation-style-language/schema/raw/master/csl-citation.json"}</w:instrText>
      </w:r>
      <w:r>
        <w:rPr>
          <w:lang w:val="en-GB"/>
        </w:rPr>
        <w:fldChar w:fldCharType="separate"/>
      </w:r>
      <w:r w:rsidR="00155245" w:rsidRPr="00155245">
        <w:rPr>
          <w:noProof/>
          <w:lang w:val="en-GB"/>
        </w:rPr>
        <w:t>(Z. Chen et al., 2016)</w:t>
      </w:r>
      <w:r>
        <w:rPr>
          <w:lang w:val="en-GB"/>
        </w:rPr>
        <w:fldChar w:fldCharType="end"/>
      </w:r>
      <w:r>
        <w:rPr>
          <w:lang w:val="en-GB"/>
        </w:rPr>
        <w:t xml:space="preserve"> integrated a BIP index to reduce false-positives in their fault detection models. </w:t>
      </w:r>
      <w:r>
        <w:rPr>
          <w:lang w:val="en-GB"/>
        </w:rPr>
        <w:fldChar w:fldCharType="begin" w:fldLock="1"/>
      </w:r>
      <w:r w:rsidR="00626B21">
        <w:rPr>
          <w:lang w:val="en-GB"/>
        </w:rPr>
        <w:instrText>ADDIN CSL_CITATION {"citationItems":[{"id":"ITEM-1","itemData":{"DOI":"10.1016/j.ces.2012.07.018","ISSN":"00092509","abstract":"Reliable quality prediction of chemical processes often encounters different challenges including process nonlinearity and non-Gaussianity, shifting operating modes and dynamics, and system uncertainty. In this paper, a novel soft sensor prediction method is proposed by integrating finite mixture model (FMM) and nonlinear kernel Gaussian process regression (GPR). The finite mixture model is first estimated to identify the different operating modes of the process that correspond to the switching dynamics. Then the multiple localized Gaussian process regression models in the nonlinear kernel space are built to characterize the different dynamic relationships between process and quality variables within various operating modes. Further, the posterior probabilities of each new test sample with respect to different modes can be estimated through Bayesian inference strategy and used to incorporate multiple localized GPR models into a global model for quality variable prediction. The proposed FMM-GPR approach is applied to the Tennessee Eastman Chemical process with multiple operating modes and its performance is compared to that of the multi-model LSSVM method using two test cases. The soft sensor prediction results show that the FMM-GPR approach is superior to the LSSVM method in terms of much higher prediction accuracy and reliability. © 2012 Elsevier Ltd.","author":[{"dropping-particle":"","family":"Yu","given":"Jie","non-dropping-particle":"","parse-names":false,"suffix":""}],"container-title":"Chemical Engineering Science","id":"ITEM-1","issued":{"date-parts":[["2012"]]},"page":"22-30","publisher":"Elsevier","title":"Online quality prediction of nonlinear and non-Gaussian chemical processes with shifting dynamics using finite mixture model based Gaussian process regression approach","type":"article-journal","volume":"82"},"uris":["http://www.mendeley.com/documents/?uuid=4843fed7-db52-4f55-88f3-9b55d5680b43"]},{"id":"ITEM-2","itemData":{"DOI":"10.1016/j.chemolab.2016.04.009","ISSN":"18733239","abstract":"Rubber mixing is a nonlinear batch process that lasts for very a short time (ca. 2-5 min). However, the lack of online sensors for quality variable (e.g., the Mooney viscosity) has become a main obstacle of controlling rubber mixing accurately, automatically and optimally. This paper proposes a novel soft sensing method based on Gaussian process regression (GPR) models fortified with both ensemble learning and just-in-time (JIT) learning, which ensures precision and robustness at the same time. More specifically, this method first builds multiple input variable sets from random local datasets, then uses the obtained input variable sets to establish local models and send them to ensemble learning with Bayesian inference and finite mixture mechanism before making the final prediction output. The superiority of the proposed method is demonstrated using an industrial rubber mixing process.","author":[{"dropping-particle":"","family":"Yang","given":"Kai","non-dropping-particle":"","parse-names":false,"suffix":""},{"dropping-particle":"","family":"Jin","given":"Huaiping","non-dropping-particle":"","parse-names":false,"suffix":""},{"dropping-particle":"","family":"Chen","given":"Xiangguang","non-dropping-particle":"","parse-names":false,"suffix":""},{"dropping-particle":"","family":"Dai","given":"Jiayu","non-dropping-particle":"","parse-names":false,"suffix":""},{"dropping-particle":"","family":"Wang","given":"Li","non-dropping-particle":"","parse-names":false,"suffix":""},{"dropping-particle":"","family":"Zhang","given":"Dongxiang","non-dropping-particle":"","parse-names":false,"suffix":""}],"container-title":"Chemometrics and Intelligent Laboratory Systems","id":"ITEM-2","issued":{"date-parts":[["2016"]]},"page":"170-182","publisher":"Elsevier B.V.","title":"Soft sensor development for online quality prediction of industrial batch rubber mixing process using ensemble just-in-time Gaussian process regression models","type":"article-journal","volume":"155"},"uris":["http://www.mendeley.com/documents/?uuid=3a29721c-49b7-44f7-bb63-db12d8312f11"]},{"id":"ITEM-3","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3","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4cc60740-2011-444a-b377-20886fc9a665"]},{"id":"ITEM-4","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4","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 Yang et al., 2016; Yu, 2012; Yu, Chen, &amp; Rashid, 2013)","plainTextFormattedCitation":"(Liu et al., 2018; Yang et al., 2016; Yu, 2012; Yu, Chen, &amp; Rashid, 2013)","previouslyFormattedCitation":"(Liu et al., 2018; Yang et al., 2016; Yu, 2012; Yu, Chen, &amp; Rashid, 2013)"},"properties":{"noteIndex":0},"schema":"https://github.com/citation-style-language/schema/raw/master/csl-citation.json"}</w:instrText>
      </w:r>
      <w:r>
        <w:rPr>
          <w:lang w:val="en-GB"/>
        </w:rPr>
        <w:fldChar w:fldCharType="separate"/>
      </w:r>
      <w:r w:rsidR="00155245" w:rsidRPr="00155245">
        <w:rPr>
          <w:noProof/>
          <w:lang w:val="en-ZA"/>
        </w:rPr>
        <w:t>(Liu et al., 2018; Yang et al., 2016; Yu, 2012; Yu, Chen, &amp; Rashid, 2013)</w:t>
      </w:r>
      <w:r>
        <w:rPr>
          <w:lang w:val="en-GB"/>
        </w:rPr>
        <w:fldChar w:fldCharType="end"/>
      </w:r>
      <w:r w:rsidRPr="00E42364">
        <w:rPr>
          <w:lang w:val="en-ZA"/>
        </w:rPr>
        <w:t xml:space="preserve"> have opted for </w:t>
      </w:r>
      <w:r>
        <w:rPr>
          <w:lang w:val="en-ZA"/>
        </w:rPr>
        <w:t xml:space="preserve">local Gaussian Process Regression (GPR) models over deterministic models such as PLS.  </w:t>
      </w:r>
    </w:p>
    <w:p w14:paraId="3E04A71A" w14:textId="77777777" w:rsidR="00441626" w:rsidRPr="00E42364" w:rsidRDefault="00441626" w:rsidP="00E42364">
      <w:pPr>
        <w:rPr>
          <w:lang w:val="en-ZA"/>
        </w:rPr>
      </w:pPr>
    </w:p>
    <w:p w14:paraId="6BD1F1C0" w14:textId="74414E0B" w:rsidR="00E42364" w:rsidRDefault="00E42364" w:rsidP="00E42364">
      <w:pPr>
        <w:pStyle w:val="Heading3"/>
      </w:pPr>
      <w:r>
        <w:t>Phase Detection</w:t>
      </w:r>
    </w:p>
    <w:p w14:paraId="3AF304AE" w14:textId="54F7515F" w:rsidR="00E42364" w:rsidRDefault="00E42364" w:rsidP="00E42364">
      <w:pPr>
        <w:rPr>
          <w:lang w:val="en-GB"/>
        </w:rPr>
      </w:pPr>
      <w:r>
        <w:rPr>
          <w:lang w:val="en-GB"/>
        </w:rPr>
        <w:t xml:space="preserve">With the multi-model approach becoming widely accepted approach for </w:t>
      </w:r>
      <w:r w:rsidR="002E0DBC">
        <w:rPr>
          <w:lang w:val="en-GB"/>
        </w:rPr>
        <w:t xml:space="preserve">multiphase batch processes, the manner </w:t>
      </w:r>
      <w:r>
        <w:rPr>
          <w:lang w:val="en-GB"/>
        </w:rPr>
        <w:t>in which the process is partitioned becomes the critical step. The main types of partitioning methods are (1) Knowledge-based, (2) Analysis-based and (3) data-driven.</w:t>
      </w:r>
    </w:p>
    <w:p w14:paraId="64E287FC" w14:textId="7F349238" w:rsidR="002E0DBC" w:rsidRDefault="002E0DBC" w:rsidP="00441626">
      <w:pPr>
        <w:rPr>
          <w:lang w:val="en-GB"/>
        </w:rPr>
      </w:pPr>
      <w:r>
        <w:rPr>
          <w:lang w:val="en-GB"/>
        </w:rPr>
        <w:t>C</w:t>
      </w:r>
      <w:r w:rsidR="00441626">
        <w:rPr>
          <w:lang w:val="en-GB"/>
        </w:rPr>
        <w:t xml:space="preserve">onsidering that the goal is to partition the process into phases to capture changes in covariance structures, not necessarily </w:t>
      </w:r>
      <w:r w:rsidR="00BA2F0F">
        <w:rPr>
          <w:lang w:val="en-GB"/>
        </w:rPr>
        <w:t>what is logical from an operational</w:t>
      </w:r>
      <w:r w:rsidR="00441626">
        <w:rPr>
          <w:lang w:val="en-GB"/>
        </w:rPr>
        <w:t xml:space="preserve"> perspective, the use of data-driven techniques is preferred. </w:t>
      </w:r>
      <w:r>
        <w:rPr>
          <w:lang w:val="en-GB"/>
        </w:rPr>
        <w:t xml:space="preserve">These do </w:t>
      </w:r>
      <w:r w:rsidR="00441626">
        <w:rPr>
          <w:lang w:val="en-GB"/>
        </w:rPr>
        <w:t xml:space="preserve">not rely on process knowledge and </w:t>
      </w:r>
      <w:r>
        <w:rPr>
          <w:lang w:val="en-GB"/>
        </w:rPr>
        <w:t>are</w:t>
      </w:r>
      <w:r w:rsidR="00441626">
        <w:rPr>
          <w:lang w:val="en-GB"/>
        </w:rPr>
        <w:t xml:space="preserve"> easier to implement. Further, the partitioning is based</w:t>
      </w:r>
      <w:r w:rsidR="00BA2F0F">
        <w:rPr>
          <w:lang w:val="en-GB"/>
        </w:rPr>
        <w:t xml:space="preserve"> directly</w:t>
      </w:r>
      <w:r w:rsidR="00441626">
        <w:rPr>
          <w:lang w:val="en-GB"/>
        </w:rPr>
        <w:t xml:space="preserve"> on </w:t>
      </w:r>
      <w:r w:rsidR="00BA2F0F">
        <w:rPr>
          <w:lang w:val="en-GB"/>
        </w:rPr>
        <w:t>correlation</w:t>
      </w:r>
      <w:r w:rsidR="00441626">
        <w:rPr>
          <w:lang w:val="en-GB"/>
        </w:rPr>
        <w:t xml:space="preserve"> structures which ensures that phases are only partitioned when necessary.</w:t>
      </w:r>
    </w:p>
    <w:p w14:paraId="553D2817" w14:textId="56461713" w:rsidR="002E0DBC" w:rsidRDefault="002E0DBC" w:rsidP="002E0DBC">
      <w:pPr>
        <w:rPr>
          <w:lang w:val="en-GB"/>
        </w:rPr>
      </w:pPr>
      <w:r>
        <w:rPr>
          <w:lang w:val="en-GB"/>
        </w:rPr>
        <w:t xml:space="preserve">Early work relied on expert-knowledge to divide the process logically - </w:t>
      </w:r>
      <w:r>
        <w:rPr>
          <w:lang w:val="en-GB"/>
        </w:rPr>
        <w:fldChar w:fldCharType="begin" w:fldLock="1"/>
      </w:r>
      <w:r w:rsidR="00626B21">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Pr>
          <w:lang w:val="en-GB"/>
        </w:rPr>
        <w:fldChar w:fldCharType="separate"/>
      </w:r>
      <w:r w:rsidR="00155245" w:rsidRPr="00155245">
        <w:rPr>
          <w:noProof/>
          <w:lang w:val="en-GB"/>
        </w:rPr>
        <w:t>(Doan &amp; Srinivasan, 2008)</w:t>
      </w:r>
      <w:r>
        <w:rPr>
          <w:lang w:val="en-GB"/>
        </w:rPr>
        <w:fldChar w:fldCharType="end"/>
      </w:r>
      <w:r>
        <w:rPr>
          <w:lang w:val="en-GB"/>
        </w:rPr>
        <w:t xml:space="preserve"> performed phase division according to specific expert knowledge and analysis of the units. Later, the use of Singular Points (SP) were employed for phase identification. A variety of </w:t>
      </w:r>
      <w:proofErr w:type="spellStart"/>
      <w:r>
        <w:rPr>
          <w:lang w:val="en-GB"/>
        </w:rPr>
        <w:t>algorithims</w:t>
      </w:r>
      <w:proofErr w:type="spellEnd"/>
      <w:r>
        <w:rPr>
          <w:lang w:val="en-GB"/>
        </w:rPr>
        <w:t xml:space="preserve"> have been proposed such as Sub-PCA </w:t>
      </w:r>
      <w:r>
        <w:rPr>
          <w:lang w:val="en-GB"/>
        </w:rPr>
        <w:fldChar w:fldCharType="begin" w:fldLock="1"/>
      </w:r>
      <w:r w:rsidR="00626B21">
        <w:rPr>
          <w:lang w:val="en-GB"/>
        </w:rPr>
        <w:instrText>ADDIN CSL_CITATION {"citationItems":[{"id":"ITEM-1","itemData":{"DOI":"10.1016/j.jprocont.2007.02.005","ISSN":"09591524","abstract":"For the hard-partition and misclassification problems of stage-based sub-PCA modeling method, a new STMPCA (soft-transition multiple PCA) modeling method is introduced in this article to overcome these disadvantages. The method is based on the idea that process transition can be detected by analyzing changes in the loading matrices, which reveal evolvement of the underlying process behaviours. By setting a series of multiple PCA models with time-varying covariance structures, it reflects objectively the diversity of transitional characteristics and can preferably solve the stage-transition monitoring problem in multistage batch processes. The superiority of the proposed method is illustrated by applying it to both the real three-tank system and the simulation benchmark of fed-batch penicillin fermentation process with more reliable monitoring charts. Both results of real experiment and simulation clearly demonstrate the effectiveness and feasibility of the proposed method, which detects various faults more promptly with desirable reliability. © 2007 Elsevier Ltd. All rights reserved.","author":[{"dropping-particle":"","family":"Zhao","given":"Chunhui","non-dropping-particle":"","parse-names":false,"suffix":""},{"dropping-particle":"","family":"Wang","given":"Fuli","non-dropping-particle":"","parse-names":false,"suffix":""},{"dropping-particle":"","family":"Lu","given":"Ningyun","non-dropping-particle":"","parse-names":false,"suffix":""},{"dropping-particle":"","family":"Jia","given":"Mingxing","non-dropping-particle":"","parse-names":false,"suffix":""}],"container-title":"Journal of Process Control","id":"ITEM-1","issue":"9","issued":{"date-parts":[["2007"]]},"page":"728-741","title":"Stage-based soft-transition multiple PCA modeling and on-line monitoring strategy for batch processes","type":"article-journal","volume":"17"},"uris":["http://www.mendeley.com/documents/?uuid=fa457481-f404-48ce-8b17-8e5341880fdd"]}],"mendeley":{"formattedCitation":"(Zhao et al., 2007)","plainTextFormattedCitation":"(Zhao et al., 2007)","previouslyFormattedCitation":"(Zhao et al., 2007)"},"properties":{"noteIndex":0},"schema":"https://github.com/citation-style-language/schema/raw/master/csl-citation.json"}</w:instrText>
      </w:r>
      <w:r>
        <w:rPr>
          <w:lang w:val="en-GB"/>
        </w:rPr>
        <w:fldChar w:fldCharType="separate"/>
      </w:r>
      <w:r w:rsidR="00155245" w:rsidRPr="00155245">
        <w:rPr>
          <w:noProof/>
          <w:lang w:val="en-GB"/>
        </w:rPr>
        <w:t>(Zhao et al., 2007)</w:t>
      </w:r>
      <w:r>
        <w:rPr>
          <w:lang w:val="en-GB"/>
        </w:rPr>
        <w:fldChar w:fldCharType="end"/>
      </w:r>
      <w:r>
        <w:rPr>
          <w:lang w:val="en-GB"/>
        </w:rPr>
        <w:t xml:space="preserve">, Stage-based PLS </w:t>
      </w:r>
      <w:r>
        <w:rPr>
          <w:lang w:val="en-GB"/>
        </w:rPr>
        <w:fldChar w:fldCharType="begin" w:fldLock="1"/>
      </w:r>
      <w:r w:rsidR="00626B21">
        <w:rPr>
          <w:lang w:val="en-GB"/>
        </w:rPr>
        <w:instrText>ADDIN CSL_CITATION {"citationItems":[{"id":"ITEM-1","itemData":{"DOI":"10.1021/ie048852l","ISSN":"08885885","abstract":"A process analysis and quality prediction scheme is proposed based on a stage-based PLS modeling for batch processes. Without any requirement of prior process knowledge, the scheme first divides a batch process into stages of different process characteristics. Subsequently, a strategy is developed to identify stages that have critical influences on concerned qualities, defined as critical-to-quality stages. Within these critical-to-quality stages, an algorithm is then further developed to identify the variables that have significant contributions to the quality variations. Finally, based on the identified nature of quality and stage relationships, a set of algorithms is developed for online quality prediction. The applications of the proposed scheme to injection molding show that the proposed analysis and quality prediction are not only effective but are also able to enhance process understanding and identify specific variables and periods for quality improvement. © 2005 American Chemical Society.","author":[{"dropping-particle":"","family":"Lu","given":"Ningyun","non-dropping-particle":"","parse-names":false,"suffix":""},{"dropping-particle":"","family":"Gao","given":"Furong","non-dropping-particle":"","parse-names":false,"suffix":""}],"container-title":"Industrial and Engineering Chemistry Research","id":"ITEM-1","issue":"10","issued":{"date-parts":[["2005"]]},"page":"3547-3555","title":"Stage-based process analysis and quality prediction for batch processes","type":"article-journal","volume":"44"},"uris":["http://www.mendeley.com/documents/?uuid=e1b97d08-83be-486e-bca6-b29591967aae"]}],"mendeley":{"formattedCitation":"(Lu &amp; Gao, 2005)","plainTextFormattedCitation":"(Lu &amp; Gao, 2005)","previouslyFormattedCitation":"(Lu &amp; Gao, 2005)"},"properties":{"noteIndex":0},"schema":"https://github.com/citation-style-language/schema/raw/master/csl-citation.json"}</w:instrText>
      </w:r>
      <w:r>
        <w:rPr>
          <w:lang w:val="en-GB"/>
        </w:rPr>
        <w:fldChar w:fldCharType="separate"/>
      </w:r>
      <w:r w:rsidR="00155245" w:rsidRPr="00155245">
        <w:rPr>
          <w:noProof/>
          <w:lang w:val="en-GB"/>
        </w:rPr>
        <w:t>(Lu &amp; Gao, 2005)</w:t>
      </w:r>
      <w:r>
        <w:rPr>
          <w:lang w:val="en-GB"/>
        </w:rPr>
        <w:fldChar w:fldCharType="end"/>
      </w:r>
      <w:r>
        <w:rPr>
          <w:lang w:val="en-GB"/>
        </w:rPr>
        <w:t xml:space="preserve">, MP Algorithm </w:t>
      </w:r>
      <w:r>
        <w:rPr>
          <w:lang w:val="en-GB"/>
        </w:rPr>
        <w:fldChar w:fldCharType="begin" w:fldLock="1"/>
      </w:r>
      <w:r w:rsidR="00626B21">
        <w:rPr>
          <w:lang w:val="en-GB"/>
        </w:rPr>
        <w:instrText>ADDIN CSL_CITATION {"citationItems":[{"id":"ITEM-1","itemData":{"DOI":"10.1016/j.jprocont.2006.07.005","ISSN":"09591524","abstract":"Unfold Principal Component Analysis (u-PCA) has been successfully applied in the monitoring of batch processes. The traditional online monitoring strategy is based on the same unfolding procedure used for end-of-batch monitoring. This procedure may distort the interval where the process is out of normal operation, with delays in the detection of a fault or in the return to normal operation of a faulty batch. In this paper, a new strategy for the generation of a model specially suited for on-line monitoring is presented. This method is based on the combination of four ideas: mean trajectory subtraction and auto-scaling as preprocessing, variable-wise unfolding, addition of lagged variables to fit the dynamics and multi-phase modelling with multi-phase PCA. Evolving and local models have been included in the comparative analysis of the different approaches. © 2006 Elsevier Ltd. All rights reserved.","author":[{"dropping-particle":"","family":"Camacho","given":"José","non-dropping-particle":"","parse-names":false,"suffix":""},{"dropping-particle":"","family":"Picó","given":"Jesús","non-dropping-particle":"","parse-names":false,"suffix":""}],"container-title":"Journal of Process Control","id":"ITEM-1","issue":"10","issued":{"date-parts":[["2006"]]},"page":"1021-1035","title":"Online monitoring of batch processes using multi-phase principal component analysis","type":"article-journal","volume":"16"},"uris":["http://www.mendeley.com/documents/?uuid=9c182c3e-e15e-42b6-9112-101da3ccbcff"]}],"mendeley":{"formattedCitation":"(Camacho &amp; Picó, 2006)","plainTextFormattedCitation":"(Camacho &amp; Picó, 2006)","previouslyFormattedCitation":"(Camacho &amp; Picó, 2006)"},"properties":{"noteIndex":0},"schema":"https://github.com/citation-style-language/schema/raw/master/csl-citation.json"}</w:instrText>
      </w:r>
      <w:r>
        <w:rPr>
          <w:lang w:val="en-GB"/>
        </w:rPr>
        <w:fldChar w:fldCharType="separate"/>
      </w:r>
      <w:r w:rsidR="00155245" w:rsidRPr="00155245">
        <w:rPr>
          <w:noProof/>
          <w:lang w:val="en-GB"/>
        </w:rPr>
        <w:t>(Camacho &amp; Picó, 2006)</w:t>
      </w:r>
      <w:r>
        <w:rPr>
          <w:lang w:val="en-GB"/>
        </w:rPr>
        <w:fldChar w:fldCharType="end"/>
      </w:r>
      <w:r>
        <w:rPr>
          <w:lang w:val="en-GB"/>
        </w:rPr>
        <w:t xml:space="preserve"> have also been employed in what is essentially a clustering exercise. </w:t>
      </w:r>
    </w:p>
    <w:p w14:paraId="231B1BAF" w14:textId="171D01BA" w:rsidR="002E0DBC" w:rsidRPr="00626B21" w:rsidRDefault="00155245" w:rsidP="00155245">
      <w:pPr>
        <w:rPr>
          <w:lang w:val="de-DE"/>
        </w:rPr>
      </w:pPr>
      <w:r>
        <w:rPr>
          <w:lang w:val="en-GB"/>
        </w:rPr>
        <w:t xml:space="preserve">Much of the recent attention has been based on Gaussian mixture models (GMM) for phase detection to much success in what is essentially a clustering exercise </w:t>
      </w:r>
      <w:r>
        <w:rPr>
          <w:lang w:val="en-GB"/>
        </w:rPr>
        <w:fldChar w:fldCharType="begin" w:fldLock="1"/>
      </w:r>
      <w:r w:rsidR="00626B21">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id":"ITEM-2","itemData":{"DOI":"10.1016/j.compchemeng.2009.08.007","ISSN":"00981354","abstract":"This paper considers multivariate statistical monitoring of batch manufacturing processes. It is known that conventional monitoring approaches, e.g. principal component analysis (PCA), are not applicable when the normal operating conditions of the process cannot be sufficiently represented by a multivariate Gaussian distribution. To address this issue, Gaussian mixture model (GMM) has been proposed to estimate the probability density function (pdf) of the process nominal data, with improved monitoring results having been reported for continuous processes. This paper extends the application of GMM to on-line monitoring of batch processes. Furthermore, a method of contribution analysis is presented to identify the variables that are responsible for the onset of process fault. The proposed method is demonstrated through its application to a batch semiconductor etch process. © 2009 Elsevier Ltd. All rights reserved.","author":[{"dropping-particle":"","family":"Chen","given":"Tao","non-dropping-particle":"","parse-names":false,"suffix":""},{"dropping-particle":"","family":"Zhang","given":"Jie","non-dropping-particle":"","parse-names":false,"suffix":""}],"container-title":"Computers and Chemical Engineering","id":"ITEM-2","issue":"4","issued":{"date-parts":[["2010"]]},"page":"500-507","publisher":"Elsevier Ltd","title":"On-line multivariate statistical monitoring of batch processes using Gaussian mixture model","type":"article-journal","volume":"34"},"uris":["http://www.mendeley.com/documents/?uuid=de111099-02b5-4e29-a1e6-9ddacf3307e6"]},{"id":"ITEM-3","itemData":{"DOI":"10.1177/0142331219887827","ISSN":"01423312","abstract":"Multi-model/multi-phase modeling algorithm has been widely used to monitor the product quality in complicated batch processes. Most multi-model/ multi-phase modeling methods hinge on the structure of a linearly separable space or a combination of different sub-spaces. However, it is impossible to accurately separate the overlapping region samples into different operating sub-spaces using unsupervised learning techniques. A Gaussian mixture model (GMM) using temporal features is proposed in the work. First, the number of sub-model is estimated by using the maximum interval process trend analysis algorithm. Then, the GMM parameters constrained with the temporal value are identified by using the expectation maximization (EM) algorithm, which minimizes confusion in overlapping regions of different Gaussian processes. A numerical example and a penicillin fermentation process demonstrate the effectiveness of the proposed algorithm.","author":[{"dropping-particle":"","family":"Guo","given":"Wei","non-dropping-particle":"","parse-names":false,"suffix":""},{"dropping-particle":"","family":"Pan","given":"Tianhong","non-dropping-particle":"","parse-names":false,"suffix":""},{"dropping-particle":"","family":"Li","given":"Zhengming","non-dropping-particle":"","parse-names":false,"suffix":""},{"dropping-particle":"","family":"Chen","given":"Shan","non-dropping-particle":"","parse-names":false,"suffix":""}],"container-title":"Transactions of the Institute of Measurement and Control","id":"ITEM-3","issue":"6","issued":{"date-parts":[["2020"]]},"page":"1204-1214","title":"Batch process modeling by using temporal feature and Gaussian mixture model","type":"article-journal","volume":"42"},"uris":["http://www.mendeley.com/documents/?uuid=e0716356-1923-4b17-8f65-2fad828fe146"]},{"id":"ITEM-4","itemData":{"DOI":"10.1002/cjce.21617","ISSN":"1939019X","abstract":"In order to achieve satisfactory monitoring, multivariate statistical process models should well reflect process nature. In manufacturing systems, many batch processes are inherently multiphase. Usually, different phases have different characteristics, while gradual transitions are often observed between phases. Another important feature of batch processes is the unevenness of operation durations. Especially, in multiphase batch processes, the situation becomes more complicated. In this study, a batch process modelling and monitoring strategy is proposed based on Gaussian mixture model (GMM), which can automatically extract phase and transition information for uneven-duration batch processes. The application results verify the effectiveness of the proposed method. © 2011 Canadian Society for Chemical Engineering.","author":[{"dropping-particle":"","family":"Yao","given":"Yuan","non-dropping-particle":"","parse-names":false,"suffix":""},{"dropping-particle":"","family":"Dong","given":"Weiwei","non-dropping-particle":"","parse-names":false,"suffix":""},{"dropping-particle":"","family":"Zhao","given":"Luping","non-dropping-particle":"","parse-names":false,"suffix":""},{"dropping-particle":"","family":"Gao","given":"Furong","non-dropping-particle":"","parse-names":false,"suffix":""}],"container-title":"Canadian Journal of Chemical Engineering","id":"ITEM-4","issue":"6","issued":{"date-parts":[["2012"]]},"page":"1383-1392","title":"Multivariate statistical monitoring of multiphase batch processes with between-phase transitions and uneven operation durations","type":"article-journal","volume":"90"},"uris":["http://www.mendeley.com/documents/?uuid=e639032a-61fd-4ebf-9aa7-f10e2181b698"]},{"id":"ITEM-5","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w:instrText>
      </w:r>
      <w:r w:rsidR="00626B21" w:rsidRPr="00626B21">
        <w:rPr>
          <w:lang w:val="de-DE"/>
        </w:rPr>
        <w:instrText>,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5","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T. Chen &amp; Zhang, 2010; Guo et al., 2020; Jiang &amp; Yan, 2019; Liu et al., 2018; Yao et al., 2012)","plainTextFormattedCitation":"(T. Chen &amp; Zhang, 2010; Guo et al., 2020; Jiang &amp; Yan, 2019; Liu et al., 2018; Yao et al., 2012)","previouslyFormattedCitation":"(T. Chen &amp; Zhang, 2010; Guo et al., 2020; Jiang &amp; Yan, 2019; Liu et al., 2018; Yao et al., 2012)"},"properties":{"noteIndex":0},"schema":"https://github.com/citation-style-language/schema/raw/master/csl-citation.json"}</w:instrText>
      </w:r>
      <w:r>
        <w:rPr>
          <w:lang w:val="en-GB"/>
        </w:rPr>
        <w:fldChar w:fldCharType="separate"/>
      </w:r>
      <w:r w:rsidRPr="00155245">
        <w:rPr>
          <w:noProof/>
          <w:lang w:val="de-DE"/>
        </w:rPr>
        <w:t>(T. Chen &amp; Zhang, 2010; Guo et al., 2020; Jiang &amp; Yan, 2019; Liu et al., 2018; Yao et al., 2012)</w:t>
      </w:r>
      <w:r>
        <w:rPr>
          <w:lang w:val="en-GB"/>
        </w:rPr>
        <w:fldChar w:fldCharType="end"/>
      </w:r>
      <w:r w:rsidRPr="00155245">
        <w:rPr>
          <w:lang w:val="de-DE"/>
        </w:rPr>
        <w:t xml:space="preserve">. </w:t>
      </w:r>
    </w:p>
    <w:p w14:paraId="738B3137" w14:textId="77777777" w:rsidR="002E0DBC" w:rsidRPr="00626B21" w:rsidRDefault="002E0DBC" w:rsidP="00441626">
      <w:pPr>
        <w:rPr>
          <w:lang w:val="de-DE"/>
        </w:rPr>
      </w:pPr>
    </w:p>
    <w:p w14:paraId="37C2EADE" w14:textId="6399AE98" w:rsidR="00761865" w:rsidRDefault="00761865" w:rsidP="00761865">
      <w:pPr>
        <w:pStyle w:val="Heading4"/>
      </w:pPr>
      <w:r>
        <w:lastRenderedPageBreak/>
        <w:t>Singular Points</w:t>
      </w:r>
    </w:p>
    <w:p w14:paraId="167B56CE" w14:textId="5402ABCB" w:rsidR="00441626" w:rsidRDefault="00BA2F0F" w:rsidP="00441626">
      <w:pPr>
        <w:rPr>
          <w:lang w:val="en-GB"/>
        </w:rPr>
      </w:pPr>
      <w:r>
        <w:rPr>
          <w:lang w:val="en-GB"/>
        </w:rPr>
        <w:t>Singular Point (SP) analysis is based on local extrema points which tend to reflect important points in the process corresponding to phase changes. A representative batch from historical database (“golden batch”) and key-variable</w:t>
      </w:r>
      <w:r w:rsidR="00155245">
        <w:rPr>
          <w:lang w:val="en-GB"/>
        </w:rPr>
        <w:t xml:space="preserve"> (e.g. temperature)</w:t>
      </w:r>
      <w:r>
        <w:rPr>
          <w:lang w:val="en-GB"/>
        </w:rPr>
        <w:t xml:space="preserve"> is chosen to segment </w:t>
      </w:r>
      <w:r w:rsidR="00761865">
        <w:rPr>
          <w:lang w:val="en-GB"/>
        </w:rPr>
        <w:t xml:space="preserve">the process into phases </w:t>
      </w:r>
      <w:r w:rsidR="00761865">
        <w:rPr>
          <w:lang w:val="en-GB"/>
        </w:rPr>
        <w:fldChar w:fldCharType="begin" w:fldLock="1"/>
      </w:r>
      <w:r w:rsidR="00626B21">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sidR="00761865">
        <w:rPr>
          <w:lang w:val="en-GB"/>
        </w:rPr>
        <w:fldChar w:fldCharType="separate"/>
      </w:r>
      <w:r w:rsidR="00155245" w:rsidRPr="00155245">
        <w:rPr>
          <w:noProof/>
          <w:lang w:val="en-GB"/>
        </w:rPr>
        <w:t>(Doan &amp; Srinivasan, 2008)</w:t>
      </w:r>
      <w:r w:rsidR="00761865">
        <w:rPr>
          <w:lang w:val="en-GB"/>
        </w:rPr>
        <w:fldChar w:fldCharType="end"/>
      </w:r>
      <w:r w:rsidR="00761865">
        <w:rPr>
          <w:lang w:val="en-GB"/>
        </w:rPr>
        <w:t>. Phase identification is done online by comparing incoming sample to the golden batch reference.</w:t>
      </w:r>
    </w:p>
    <w:p w14:paraId="22B2A818" w14:textId="36DC75B1" w:rsidR="00761865" w:rsidRDefault="00761865" w:rsidP="00761865">
      <w:pPr>
        <w:jc w:val="center"/>
        <w:rPr>
          <w:lang w:val="en-GB"/>
        </w:rPr>
      </w:pPr>
      <w:r>
        <w:rPr>
          <w:noProof/>
          <w:lang w:val="en-ZA" w:eastAsia="en-ZA"/>
        </w:rPr>
        <w:drawing>
          <wp:inline distT="0" distB="0" distL="0" distR="0" wp14:anchorId="5191D895" wp14:editId="14683B53">
            <wp:extent cx="3320163" cy="26716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27818" cy="2677799"/>
                    </a:xfrm>
                    <a:prstGeom prst="rect">
                      <a:avLst/>
                    </a:prstGeom>
                  </pic:spPr>
                </pic:pic>
              </a:graphicData>
            </a:graphic>
          </wp:inline>
        </w:drawing>
      </w:r>
    </w:p>
    <w:p w14:paraId="429BE5EF" w14:textId="3BFE4EC1" w:rsidR="00761865" w:rsidRPr="00F06BDE" w:rsidRDefault="00761865" w:rsidP="00761865">
      <w:pPr>
        <w:pStyle w:val="Caption"/>
        <w:rPr>
          <w:b w:val="0"/>
        </w:rPr>
      </w:pPr>
      <w:r w:rsidRPr="00F06BDE">
        <w:rPr>
          <w:b w:val="0"/>
        </w:rPr>
        <w:t xml:space="preserve">Figure </w:t>
      </w:r>
      <w:r w:rsidRPr="00F06BDE">
        <w:rPr>
          <w:b w:val="0"/>
        </w:rPr>
        <w:fldChar w:fldCharType="begin"/>
      </w:r>
      <w:r w:rsidRPr="00F06BDE">
        <w:rPr>
          <w:b w:val="0"/>
        </w:rPr>
        <w:instrText xml:space="preserve"> SEQ Figure \* ARABIC </w:instrText>
      </w:r>
      <w:r w:rsidRPr="00F06BDE">
        <w:rPr>
          <w:b w:val="0"/>
        </w:rPr>
        <w:fldChar w:fldCharType="separate"/>
      </w:r>
      <w:r w:rsidR="00203C9B">
        <w:rPr>
          <w:b w:val="0"/>
          <w:noProof/>
        </w:rPr>
        <w:t>1</w:t>
      </w:r>
      <w:r w:rsidRPr="00F06BDE">
        <w:rPr>
          <w:b w:val="0"/>
        </w:rPr>
        <w:fldChar w:fldCharType="end"/>
      </w:r>
      <w:r w:rsidRPr="00F06BDE">
        <w:rPr>
          <w:b w:val="0"/>
        </w:rPr>
        <w:t xml:space="preserve"> - variable trajectory showing singular points</w:t>
      </w:r>
    </w:p>
    <w:p w14:paraId="1E4E265F" w14:textId="77777777" w:rsidR="00761865" w:rsidRPr="00761865" w:rsidRDefault="00761865" w:rsidP="00761865">
      <w:pPr>
        <w:rPr>
          <w:lang w:val="en-GB"/>
        </w:rPr>
      </w:pPr>
    </w:p>
    <w:p w14:paraId="7A887752" w14:textId="3F62BE1B" w:rsidR="00761865" w:rsidRPr="00761865" w:rsidRDefault="00761865" w:rsidP="00441626">
      <w:pPr>
        <w:pStyle w:val="Heading4"/>
      </w:pPr>
      <w:r>
        <w:t>Stage-based PLS</w:t>
      </w:r>
    </w:p>
    <w:p w14:paraId="35CCB1FE" w14:textId="1E69FF3F" w:rsidR="00761865" w:rsidRDefault="00761865" w:rsidP="00441626">
      <w:pPr>
        <w:rPr>
          <w:lang w:val="en-GB"/>
        </w:rPr>
      </w:pPr>
      <w:r>
        <w:rPr>
          <w:lang w:val="en-GB"/>
        </w:rPr>
        <w:t xml:space="preserve">Stage-based PLS analysis (extension of Sub-PCA method) partitions a process into phases based on major changes to the regression parameter matrix (weighting) which would indicate a change in correlation phase </w:t>
      </w:r>
      <w:r>
        <w:rPr>
          <w:lang w:val="en-GB"/>
        </w:rPr>
        <w:fldChar w:fldCharType="begin" w:fldLock="1"/>
      </w:r>
      <w:r w:rsidR="00626B21">
        <w:rPr>
          <w:lang w:val="en-GB"/>
        </w:rPr>
        <w:instrText>ADDIN CSL_CITATION {"citationItems":[{"id":"ITEM-1","itemData":{"DOI":"10.1021/ie048852l","ISSN":"08885885","abstract":"A process analysis and quality prediction scheme is proposed based on a stage-based PLS modeling for batch processes. Without any requirement of prior process knowledge, the scheme first divides a batch process into stages of different process characteristics. Subsequently, a strategy is developed to identify stages that have critical influences on concerned qualities, defined as critical-to-quality stages. Within these critical-to-quality stages, an algorithm is then further developed to identify the variables that have significant contributions to the quality variations. Finally, based on the identified nature of quality and stage relationships, a set of algorithms is developed for online quality prediction. The applications of the proposed scheme to injection molding show that the proposed analysis and quality prediction are not only effective but are also able to enhance process understanding and identify specific variables and periods for quality improvement. © 2005 American Chemical Society.","author":[{"dropping-particle":"","family":"Lu","given":"Ningyun","non-dropping-particle":"","parse-names":false,"suffix":""},{"dropping-particle":"","family":"Gao","given":"Furong","non-dropping-particle":"","parse-names":false,"suffix":""}],"container-title":"Industrial and Engineering Chemistry Research","id":"ITEM-1","issue":"10","issued":{"date-parts":[["2005"]]},"page":"3547-3555","title":"Stage-based process analysis and quality prediction for batch processes","type":"article-journal","volume":"44"},"uris":["http://www.mendeley.com/documents/?uuid=e1b97d08-83be-486e-bca6-b29591967aae"]}],"mendeley":{"formattedCitation":"(Lu &amp; Gao, 2005)","plainTextFormattedCitation":"(Lu &amp; Gao, 2005)","previouslyFormattedCitation":"(Lu &amp; Gao, 2005)"},"properties":{"noteIndex":0},"schema":"https://github.com/citation-style-language/schema/raw/master/csl-citation.json"}</w:instrText>
      </w:r>
      <w:r>
        <w:rPr>
          <w:lang w:val="en-GB"/>
        </w:rPr>
        <w:fldChar w:fldCharType="separate"/>
      </w:r>
      <w:r w:rsidR="00155245" w:rsidRPr="00155245">
        <w:rPr>
          <w:noProof/>
          <w:lang w:val="en-GB"/>
        </w:rPr>
        <w:t>(Lu &amp; Gao, 2005)</w:t>
      </w:r>
      <w:r>
        <w:rPr>
          <w:lang w:val="en-GB"/>
        </w:rPr>
        <w:fldChar w:fldCharType="end"/>
      </w:r>
      <w:r>
        <w:rPr>
          <w:lang w:val="en-GB"/>
        </w:rPr>
        <w:t xml:space="preserve">. </w:t>
      </w:r>
    </w:p>
    <w:p w14:paraId="615B5B1D" w14:textId="4FCAB165" w:rsidR="00F06BDE" w:rsidRDefault="00F06BDE" w:rsidP="00441626">
      <w:pPr>
        <w:rPr>
          <w:lang w:val="en-GB"/>
        </w:rPr>
      </w:pPr>
      <w:r>
        <w:rPr>
          <w:lang w:val="en-GB"/>
        </w:rPr>
        <w:t xml:space="preserve">The process is split into several ‘time-slices’ by building PLS models for every one of </w:t>
      </w:r>
      <w:r w:rsidRPr="00F06BDE">
        <w:rPr>
          <w:b/>
          <w:lang w:val="en-GB"/>
        </w:rPr>
        <w:t>K</w:t>
      </w:r>
      <w:r>
        <w:rPr>
          <w:lang w:val="en-GB"/>
        </w:rPr>
        <w:t xml:space="preserve"> time intervals. These time-slices are then divided into phases (similar correlation structures) using a k-means </w:t>
      </w:r>
      <w:proofErr w:type="spellStart"/>
      <w:r>
        <w:rPr>
          <w:lang w:val="en-GB"/>
        </w:rPr>
        <w:t>algorithim</w:t>
      </w:r>
      <w:proofErr w:type="spellEnd"/>
      <w:r>
        <w:rPr>
          <w:lang w:val="en-GB"/>
        </w:rPr>
        <w:t xml:space="preserve">. A threshold can be introduced to combine merge clusters with close </w:t>
      </w:r>
      <w:proofErr w:type="spellStart"/>
      <w:r>
        <w:rPr>
          <w:lang w:val="en-GB"/>
        </w:rPr>
        <w:t>centers</w:t>
      </w:r>
      <w:proofErr w:type="spellEnd"/>
      <w:r>
        <w:rPr>
          <w:lang w:val="en-GB"/>
        </w:rPr>
        <w:t xml:space="preserve">, this offers a balance between number of clusters and model accuracy.  </w:t>
      </w:r>
    </w:p>
    <w:p w14:paraId="0C1BE698" w14:textId="0035E6F7" w:rsidR="00441626" w:rsidRDefault="00F06BDE" w:rsidP="00F06BDE">
      <w:pPr>
        <w:jc w:val="center"/>
        <w:rPr>
          <w:lang w:val="en-GB"/>
        </w:rPr>
      </w:pPr>
      <w:r>
        <w:rPr>
          <w:noProof/>
          <w:lang w:val="en-ZA" w:eastAsia="en-ZA"/>
        </w:rPr>
        <w:drawing>
          <wp:inline distT="0" distB="0" distL="0" distR="0" wp14:anchorId="2EEA3CBE" wp14:editId="59B38A80">
            <wp:extent cx="2591578" cy="1995777"/>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02763" cy="2004391"/>
                    </a:xfrm>
                    <a:prstGeom prst="rect">
                      <a:avLst/>
                    </a:prstGeom>
                  </pic:spPr>
                </pic:pic>
              </a:graphicData>
            </a:graphic>
          </wp:inline>
        </w:drawing>
      </w:r>
    </w:p>
    <w:p w14:paraId="719641A9" w14:textId="55C41B29" w:rsidR="002E0DBC" w:rsidRPr="00155245" w:rsidRDefault="00F06BDE" w:rsidP="00155245">
      <w:pPr>
        <w:pStyle w:val="Caption"/>
        <w:rPr>
          <w:b w:val="0"/>
        </w:rPr>
      </w:pPr>
      <w:r w:rsidRPr="00F06BDE">
        <w:rPr>
          <w:b w:val="0"/>
        </w:rPr>
        <w:t xml:space="preserve">Figure </w:t>
      </w:r>
      <w:r w:rsidRPr="00F06BDE">
        <w:rPr>
          <w:b w:val="0"/>
        </w:rPr>
        <w:fldChar w:fldCharType="begin"/>
      </w:r>
      <w:r w:rsidRPr="00F06BDE">
        <w:rPr>
          <w:b w:val="0"/>
        </w:rPr>
        <w:instrText xml:space="preserve"> SEQ Figure \* ARABIC </w:instrText>
      </w:r>
      <w:r w:rsidRPr="00F06BDE">
        <w:rPr>
          <w:b w:val="0"/>
        </w:rPr>
        <w:fldChar w:fldCharType="separate"/>
      </w:r>
      <w:r w:rsidR="00203C9B">
        <w:rPr>
          <w:b w:val="0"/>
          <w:noProof/>
        </w:rPr>
        <w:t>2</w:t>
      </w:r>
      <w:r w:rsidRPr="00F06BDE">
        <w:rPr>
          <w:b w:val="0"/>
        </w:rPr>
        <w:fldChar w:fldCharType="end"/>
      </w:r>
      <w:r w:rsidRPr="00F06BDE">
        <w:rPr>
          <w:b w:val="0"/>
        </w:rPr>
        <w:t xml:space="preserve">: example phase division for injection moulding process </w:t>
      </w:r>
      <w:r w:rsidRPr="00F06BDE">
        <w:rPr>
          <w:b w:val="0"/>
        </w:rPr>
        <w:fldChar w:fldCharType="begin" w:fldLock="1"/>
      </w:r>
      <w:r w:rsidR="00626B21">
        <w:rPr>
          <w:b w:val="0"/>
        </w:rPr>
        <w:instrText>ADDIN CSL_CITATION {"citationItems":[{"id":"ITEM-1","itemData":{"DOI":"10.1021/ie048852l","ISSN":"08885885","abstract":"A process analysis and quality prediction scheme is proposed based on a stage-based PLS modeling for batch processes. Without any requirement of prior process knowledge, the scheme first divides a batch process into stages of different process characteristics. Subsequently, a strategy is developed to identify stages that have critical influences on concerned qualities, defined as critical-to-quality stages. Within these critical-to-quality stages, an algorithm is then further developed to identify the variables that have significant contributions to the quality variations. Finally, based on the identified nature of quality and stage relationships, a set of algorithms is developed for online quality prediction. The applications of the proposed scheme to injection molding show that the proposed analysis and quality prediction are not only effective but are also able to enhance process understanding and identify specific variables and periods for quality improvement. © 2005 American Chemical Society.","author":[{"dropping-particle":"","family":"Lu","given":"Ningyun","non-dropping-particle":"","parse-names":false,"suffix":""},{"dropping-particle":"","family":"Gao","given":"Furong","non-dropping-particle":"","parse-names":false,"suffix":""}],"container-title":"Industrial and Engineering Chemistry Research","id":"ITEM-1","issue":"10","issued":{"date-parts":[["2005"]]},"page":"3547-3555","title":"Stage-based process analysis and quality prediction for batch processes","type":"article-journal","volume":"44"},"uris":["http://www.mendeley.com/documents/?uuid=e1b97d08-83be-486e-bca6-b29591967aae"]}],"mendeley":{"formattedCitation":"(Lu &amp; Gao, 2005)","plainTextFormattedCitation":"(Lu &amp; Gao, 2005)","previouslyFormattedCitation":"(Lu &amp; Gao, 2005)"},"properties":{"noteIndex":0},"schema":"https://github.com/citation-style-language/schema/raw/master/csl-citation.json"}</w:instrText>
      </w:r>
      <w:r w:rsidRPr="00F06BDE">
        <w:rPr>
          <w:b w:val="0"/>
        </w:rPr>
        <w:fldChar w:fldCharType="separate"/>
      </w:r>
      <w:r w:rsidR="00155245" w:rsidRPr="00155245">
        <w:rPr>
          <w:b w:val="0"/>
          <w:noProof/>
        </w:rPr>
        <w:t>(Lu &amp; Gao, 2005)</w:t>
      </w:r>
      <w:r w:rsidRPr="00F06BDE">
        <w:rPr>
          <w:b w:val="0"/>
        </w:rPr>
        <w:fldChar w:fldCharType="end"/>
      </w:r>
    </w:p>
    <w:p w14:paraId="4CC4E879" w14:textId="7A0C46C1" w:rsidR="00F06BDE" w:rsidRDefault="002E0DBC" w:rsidP="00F06BDE">
      <w:pPr>
        <w:pStyle w:val="Heading4"/>
      </w:pPr>
      <w:r>
        <w:lastRenderedPageBreak/>
        <w:t>G</w:t>
      </w:r>
      <w:r w:rsidR="00155245">
        <w:t>aussian Mixture Models</w:t>
      </w:r>
    </w:p>
    <w:p w14:paraId="41A75629" w14:textId="0931189A" w:rsidR="00626B21" w:rsidRDefault="00626B21" w:rsidP="009E78D3">
      <w:pPr>
        <w:rPr>
          <w:lang w:val="en-GB"/>
        </w:rPr>
      </w:pPr>
      <w:r>
        <w:rPr>
          <w:lang w:val="en-GB"/>
        </w:rPr>
        <w:t xml:space="preserve">Considering the multiphase characteristics of a batch process the data in its entirety will often present as a non-Gaussian distribution but can be divided into phases represented by an approximate multivariate </w:t>
      </w:r>
      <w:proofErr w:type="spellStart"/>
      <w:r>
        <w:rPr>
          <w:lang w:val="en-GB"/>
        </w:rPr>
        <w:t>Guassian</w:t>
      </w:r>
      <w:proofErr w:type="spellEnd"/>
      <w:r>
        <w:rPr>
          <w:lang w:val="en-GB"/>
        </w:rPr>
        <w:t xml:space="preserve"> distribution.</w:t>
      </w:r>
    </w:p>
    <w:p w14:paraId="10728742" w14:textId="62349B62" w:rsidR="009E78D3" w:rsidRDefault="009E78D3" w:rsidP="009E78D3">
      <w:pPr>
        <w:rPr>
          <w:lang w:val="en-GB"/>
        </w:rPr>
      </w:pPr>
      <w:r>
        <w:rPr>
          <w:lang w:val="en-GB"/>
        </w:rPr>
        <w:t>GMM is a probabilistic model that assumes all the data points can be described from a finite linear combination of Gaussian distributions with unknown parameters.</w:t>
      </w:r>
    </w:p>
    <w:p w14:paraId="1EC4ED73" w14:textId="4C89837E" w:rsidR="003A33EF" w:rsidRDefault="003A33EF" w:rsidP="003A33EF">
      <w:pPr>
        <w:jc w:val="center"/>
        <w:rPr>
          <w:lang w:val="en-GB"/>
        </w:rPr>
      </w:pPr>
      <w:r>
        <w:rPr>
          <w:noProof/>
          <w:lang w:val="en-ZA" w:eastAsia="en-ZA"/>
        </w:rPr>
        <w:drawing>
          <wp:inline distT="0" distB="0" distL="0" distR="0" wp14:anchorId="474FE8FB" wp14:editId="567FB66D">
            <wp:extent cx="2854518" cy="2343084"/>
            <wp:effectExtent l="0" t="0" r="317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60104" cy="2347669"/>
                    </a:xfrm>
                    <a:prstGeom prst="rect">
                      <a:avLst/>
                    </a:prstGeom>
                  </pic:spPr>
                </pic:pic>
              </a:graphicData>
            </a:graphic>
          </wp:inline>
        </w:drawing>
      </w:r>
    </w:p>
    <w:p w14:paraId="528646A0" w14:textId="05D98330" w:rsidR="003A33EF" w:rsidRPr="003A33EF" w:rsidRDefault="003A33EF" w:rsidP="003A33EF">
      <w:pPr>
        <w:pStyle w:val="Caption"/>
        <w:rPr>
          <w:b w:val="0"/>
        </w:rPr>
      </w:pPr>
      <w:r w:rsidRPr="003A33EF">
        <w:rPr>
          <w:b w:val="0"/>
        </w:rPr>
        <w:t xml:space="preserve">Figure </w:t>
      </w:r>
      <w:r w:rsidRPr="003A33EF">
        <w:rPr>
          <w:b w:val="0"/>
        </w:rPr>
        <w:fldChar w:fldCharType="begin"/>
      </w:r>
      <w:r w:rsidRPr="003A33EF">
        <w:rPr>
          <w:b w:val="0"/>
        </w:rPr>
        <w:instrText xml:space="preserve"> SEQ Figure \* ARABIC </w:instrText>
      </w:r>
      <w:r w:rsidRPr="003A33EF">
        <w:rPr>
          <w:b w:val="0"/>
        </w:rPr>
        <w:fldChar w:fldCharType="separate"/>
      </w:r>
      <w:r w:rsidR="00203C9B">
        <w:rPr>
          <w:b w:val="0"/>
          <w:noProof/>
        </w:rPr>
        <w:t>3</w:t>
      </w:r>
      <w:r w:rsidRPr="003A33EF">
        <w:rPr>
          <w:b w:val="0"/>
        </w:rPr>
        <w:fldChar w:fldCharType="end"/>
      </w:r>
      <w:r w:rsidRPr="003A33EF">
        <w:rPr>
          <w:b w:val="0"/>
        </w:rPr>
        <w:t xml:space="preserve"> – GMM clustering of latent batch data</w:t>
      </w:r>
    </w:p>
    <w:p w14:paraId="41352384" w14:textId="77777777" w:rsidR="003A33EF" w:rsidRDefault="009E78D3" w:rsidP="009E78D3">
      <w:pPr>
        <w:rPr>
          <w:lang w:val="en-GB"/>
        </w:rPr>
      </w:pPr>
      <w:r>
        <w:rPr>
          <w:lang w:val="en-GB"/>
        </w:rPr>
        <w:t xml:space="preserve">In order to establish the GMM, the expectation maximization (EM) </w:t>
      </w:r>
      <w:proofErr w:type="spellStart"/>
      <w:r>
        <w:rPr>
          <w:lang w:val="en-GB"/>
        </w:rPr>
        <w:t>algorithim</w:t>
      </w:r>
      <w:proofErr w:type="spellEnd"/>
      <w:r>
        <w:rPr>
          <w:lang w:val="en-GB"/>
        </w:rPr>
        <w:t xml:space="preserve"> is used to estimate the </w:t>
      </w:r>
      <w:proofErr w:type="spellStart"/>
      <w:r>
        <w:rPr>
          <w:lang w:val="en-GB"/>
        </w:rPr>
        <w:t>unknow</w:t>
      </w:r>
      <w:proofErr w:type="spellEnd"/>
      <w:r>
        <w:rPr>
          <w:lang w:val="en-GB"/>
        </w:rPr>
        <w:t xml:space="preserve"> model</w:t>
      </w:r>
      <w:r w:rsidR="00626B21">
        <w:rPr>
          <w:lang w:val="en-GB"/>
        </w:rPr>
        <w:t xml:space="preserve"> parameters. </w:t>
      </w:r>
      <w:r w:rsidR="003A33EF">
        <w:rPr>
          <w:lang w:val="en-GB"/>
        </w:rPr>
        <w:t xml:space="preserve">The EM algorithm </w:t>
      </w:r>
      <w:proofErr w:type="spellStart"/>
      <w:r w:rsidR="003A33EF">
        <w:rPr>
          <w:lang w:val="en-GB"/>
        </w:rPr>
        <w:t>guarentees</w:t>
      </w:r>
      <w:proofErr w:type="spellEnd"/>
      <w:r w:rsidR="003A33EF">
        <w:rPr>
          <w:lang w:val="en-GB"/>
        </w:rPr>
        <w:t xml:space="preserve"> that a local optimal point is found but does not guarantee that this is the global optimal. In this case, the number of components for the GMM can have a significant effective on performance. </w:t>
      </w:r>
    </w:p>
    <w:p w14:paraId="3B0103C4" w14:textId="138FD42F" w:rsidR="003A33EF" w:rsidRDefault="003A33EF" w:rsidP="003A33EF">
      <w:pPr>
        <w:rPr>
          <w:lang w:val="en-GB"/>
        </w:rPr>
      </w:pPr>
      <w:r>
        <w:rPr>
          <w:lang w:val="en-GB"/>
        </w:rPr>
        <w:t xml:space="preserve">The </w:t>
      </w:r>
      <w:proofErr w:type="spellStart"/>
      <w:r>
        <w:rPr>
          <w:lang w:val="en-GB"/>
        </w:rPr>
        <w:t>Bayesion</w:t>
      </w:r>
      <w:proofErr w:type="spellEnd"/>
      <w:r>
        <w:rPr>
          <w:lang w:val="en-GB"/>
        </w:rPr>
        <w:t xml:space="preserve"> Information criterion (BIC) and </w:t>
      </w:r>
      <w:proofErr w:type="spellStart"/>
      <w:r>
        <w:rPr>
          <w:lang w:val="en-GB"/>
        </w:rPr>
        <w:t>Akaike</w:t>
      </w:r>
      <w:proofErr w:type="spellEnd"/>
      <w:r>
        <w:rPr>
          <w:lang w:val="en-GB"/>
        </w:rPr>
        <w:t xml:space="preserve"> Information criterion (AIC) can be used to efficiently select the number of components based on an ‘elbow’ method. </w:t>
      </w:r>
    </w:p>
    <w:p w14:paraId="0FCBD19D" w14:textId="06D036AF" w:rsidR="003A33EF" w:rsidRDefault="003A33EF" w:rsidP="003A33EF">
      <w:pPr>
        <w:jc w:val="center"/>
        <w:rPr>
          <w:lang w:val="en-GB"/>
        </w:rPr>
      </w:pPr>
      <w:r>
        <w:rPr>
          <w:noProof/>
          <w:lang w:val="en-ZA" w:eastAsia="en-ZA"/>
        </w:rPr>
        <w:drawing>
          <wp:inline distT="0" distB="0" distL="0" distR="0" wp14:anchorId="31686B49" wp14:editId="5AEDDF20">
            <wp:extent cx="3093057" cy="2321340"/>
            <wp:effectExtent l="0" t="0" r="0" b="3175"/>
            <wp:docPr id="8" name="Picture 8" descr="AIC and BIC values for the two dimensional GMM analysis (as a function of log(density) and ESI) over the combined data. Both AIC and BIC attain a minimum value for three component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IC and BIC values for the two dimensional GMM analysis (as a function of log(density) and ESI) over the combined data. Both AIC and BIC attain a minimum value for three component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3053" cy="2328842"/>
                    </a:xfrm>
                    <a:prstGeom prst="rect">
                      <a:avLst/>
                    </a:prstGeom>
                    <a:noFill/>
                    <a:ln>
                      <a:noFill/>
                    </a:ln>
                  </pic:spPr>
                </pic:pic>
              </a:graphicData>
            </a:graphic>
          </wp:inline>
        </w:drawing>
      </w:r>
    </w:p>
    <w:p w14:paraId="0BB861A2" w14:textId="756CFA73" w:rsidR="00626B21" w:rsidRDefault="003A33EF" w:rsidP="003A33EF">
      <w:pPr>
        <w:pStyle w:val="Caption"/>
        <w:rPr>
          <w:b w:val="0"/>
        </w:rPr>
      </w:pPr>
      <w:r w:rsidRPr="003A33EF">
        <w:rPr>
          <w:b w:val="0"/>
        </w:rPr>
        <w:t xml:space="preserve">Figure </w:t>
      </w:r>
      <w:r w:rsidRPr="003A33EF">
        <w:rPr>
          <w:b w:val="0"/>
        </w:rPr>
        <w:fldChar w:fldCharType="begin"/>
      </w:r>
      <w:r w:rsidRPr="003A33EF">
        <w:rPr>
          <w:b w:val="0"/>
        </w:rPr>
        <w:instrText xml:space="preserve"> SEQ Figure \* ARABIC </w:instrText>
      </w:r>
      <w:r w:rsidRPr="003A33EF">
        <w:rPr>
          <w:b w:val="0"/>
        </w:rPr>
        <w:fldChar w:fldCharType="separate"/>
      </w:r>
      <w:r w:rsidR="00203C9B">
        <w:rPr>
          <w:b w:val="0"/>
          <w:noProof/>
        </w:rPr>
        <w:t>4</w:t>
      </w:r>
      <w:r w:rsidRPr="003A33EF">
        <w:rPr>
          <w:b w:val="0"/>
        </w:rPr>
        <w:fldChar w:fldCharType="end"/>
      </w:r>
      <w:r w:rsidRPr="003A33EF">
        <w:rPr>
          <w:b w:val="0"/>
        </w:rPr>
        <w:t>: example plot of AIC and BIC for various GMM components</w:t>
      </w:r>
    </w:p>
    <w:p w14:paraId="2006091A" w14:textId="04C80C13" w:rsidR="000F4560" w:rsidRDefault="000F4560" w:rsidP="003A33EF">
      <w:pPr>
        <w:rPr>
          <w:lang w:val="en-GB"/>
        </w:rPr>
      </w:pPr>
    </w:p>
    <w:p w14:paraId="1D288764" w14:textId="2CAA45F2" w:rsidR="00A95019" w:rsidRDefault="003A33EF" w:rsidP="003A33EF">
      <w:pPr>
        <w:rPr>
          <w:lang w:val="en-GB"/>
        </w:rPr>
      </w:pPr>
      <w:r>
        <w:rPr>
          <w:lang w:val="en-GB"/>
        </w:rPr>
        <w:t xml:space="preserve">Many alternatives have been suggested </w:t>
      </w:r>
      <w:r w:rsidR="00A95019">
        <w:rPr>
          <w:lang w:val="en-GB"/>
        </w:rPr>
        <w:t xml:space="preserve">to automatically specify the number of components such as Finite-GMM, GMM-PSD, and the </w:t>
      </w:r>
      <w:proofErr w:type="spellStart"/>
      <w:r w:rsidR="00A95019">
        <w:rPr>
          <w:lang w:val="en-GB"/>
        </w:rPr>
        <w:t>Figueiredo</w:t>
      </w:r>
      <w:proofErr w:type="spellEnd"/>
      <w:r w:rsidR="00A95019">
        <w:rPr>
          <w:lang w:val="en-GB"/>
        </w:rPr>
        <w:t xml:space="preserve">-Jain (FJ) algorithm </w:t>
      </w:r>
      <w:r w:rsidR="00A95019">
        <w:rPr>
          <w:lang w:val="en-GB"/>
        </w:rPr>
        <w:fldChar w:fldCharType="begin" w:fldLock="1"/>
      </w:r>
      <w:r w:rsidR="00A95019">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sidR="00A95019">
        <w:rPr>
          <w:lang w:val="en-GB"/>
        </w:rPr>
        <w:fldChar w:fldCharType="separate"/>
      </w:r>
      <w:r w:rsidR="00A95019" w:rsidRPr="00A95019">
        <w:rPr>
          <w:noProof/>
          <w:lang w:val="en-GB"/>
        </w:rPr>
        <w:t>(Liu et al., 2018)</w:t>
      </w:r>
      <w:r w:rsidR="00A95019">
        <w:rPr>
          <w:lang w:val="en-GB"/>
        </w:rPr>
        <w:fldChar w:fldCharType="end"/>
      </w:r>
      <w:r w:rsidR="00A95019">
        <w:rPr>
          <w:lang w:val="en-GB"/>
        </w:rPr>
        <w:t xml:space="preserve">. Variational </w:t>
      </w:r>
      <w:r w:rsidR="00A95019">
        <w:rPr>
          <w:lang w:val="en-GB"/>
        </w:rPr>
        <w:lastRenderedPageBreak/>
        <w:t xml:space="preserve">Bayesian GMM (VB-GMM) is also an effective technique that regards the number of clusters as a parameter to be optimized and does so by introducing Variational inference into the EM algorithm </w:t>
      </w:r>
      <w:r w:rsidR="00A95019">
        <w:rPr>
          <w:lang w:val="en-GB"/>
        </w:rPr>
        <w:fldChar w:fldCharType="begin" w:fldLock="1"/>
      </w:r>
      <w:r w:rsidR="00D1058B">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sidR="00A95019">
        <w:rPr>
          <w:lang w:val="en-GB"/>
        </w:rPr>
        <w:fldChar w:fldCharType="separate"/>
      </w:r>
      <w:r w:rsidR="00A95019" w:rsidRPr="00A95019">
        <w:rPr>
          <w:noProof/>
          <w:lang w:val="en-GB"/>
        </w:rPr>
        <w:t>(Jiang &amp; Yan, 2019)</w:t>
      </w:r>
      <w:r w:rsidR="00A95019">
        <w:rPr>
          <w:lang w:val="en-GB"/>
        </w:rPr>
        <w:fldChar w:fldCharType="end"/>
      </w:r>
      <w:r w:rsidR="00A95019">
        <w:rPr>
          <w:lang w:val="en-GB"/>
        </w:rPr>
        <w:t>.</w:t>
      </w:r>
    </w:p>
    <w:p w14:paraId="5B08C728" w14:textId="644704DA" w:rsidR="00626B21" w:rsidRDefault="00626B21" w:rsidP="009E78D3">
      <w:pPr>
        <w:rPr>
          <w:lang w:val="en-GB"/>
        </w:rPr>
      </w:pPr>
      <w:r>
        <w:rPr>
          <w:lang w:val="en-GB"/>
        </w:rPr>
        <w:fldChar w:fldCharType="begin" w:fldLock="1"/>
      </w:r>
      <w:r w:rsidR="003A33EF">
        <w:rPr>
          <w:lang w:val="en-ZA"/>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eviouslyFormattedCitation":"(Yu, Chen, Mori, et al., 2013)"},"properties":{"noteIndex":0},"schema":"https://github.com/citation-style-language/schema/raw/master/csl-citation.json"}</w:instrText>
      </w:r>
      <w:r>
        <w:rPr>
          <w:lang w:val="en-GB"/>
        </w:rPr>
        <w:fldChar w:fldCharType="separate"/>
      </w:r>
      <w:r w:rsidRPr="00626B21">
        <w:rPr>
          <w:noProof/>
          <w:lang w:val="en-ZA"/>
        </w:rPr>
        <w:t>(Yu, Chen, Mori, et al., 2013)</w:t>
      </w:r>
      <w:r>
        <w:rPr>
          <w:lang w:val="en-GB"/>
        </w:rPr>
        <w:fldChar w:fldCharType="end"/>
      </w:r>
      <w:r>
        <w:rPr>
          <w:lang w:val="en-GB"/>
        </w:rPr>
        <w:t xml:space="preserve"> employed a GMM based phase detection method with kernel functions to identify operating phases. A threshold was introduced to determine ‘fuzzy’ regions in which the Gaussian distributions overlapped representing between-phase transitions. </w:t>
      </w:r>
    </w:p>
    <w:p w14:paraId="13920FAA" w14:textId="64676F5A" w:rsidR="00A95019" w:rsidRDefault="00A95019" w:rsidP="009E78D3">
      <w:pPr>
        <w:rPr>
          <w:lang w:val="en-GB"/>
        </w:rPr>
      </w:pPr>
      <w:r>
        <w:rPr>
          <w:lang w:val="en-GB"/>
        </w:rPr>
        <w:fldChar w:fldCharType="begin" w:fldLock="1"/>
      </w:r>
      <w:r>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Pr>
          <w:lang w:val="en-GB"/>
        </w:rPr>
        <w:fldChar w:fldCharType="separate"/>
      </w:r>
      <w:r w:rsidRPr="00A95019">
        <w:rPr>
          <w:noProof/>
          <w:lang w:val="en-GB"/>
        </w:rPr>
        <w:t>(Liu et al., 2018)</w:t>
      </w:r>
      <w:r>
        <w:rPr>
          <w:lang w:val="en-GB"/>
        </w:rPr>
        <w:fldChar w:fldCharType="end"/>
      </w:r>
      <w:r>
        <w:rPr>
          <w:lang w:val="en-GB"/>
        </w:rPr>
        <w:t xml:space="preserve"> implemented GMM-PSD with the FJ algorithm to develop a performance assessment model</w:t>
      </w:r>
      <w:r w:rsidR="000F4560">
        <w:rPr>
          <w:lang w:val="en-GB"/>
        </w:rPr>
        <w:t xml:space="preserve"> based on local GPR models</w:t>
      </w:r>
      <w:r>
        <w:rPr>
          <w:lang w:val="en-GB"/>
        </w:rPr>
        <w:t xml:space="preserve"> for </w:t>
      </w:r>
      <w:r w:rsidR="000F4560">
        <w:rPr>
          <w:lang w:val="en-GB"/>
        </w:rPr>
        <w:t xml:space="preserve">multiphase </w:t>
      </w:r>
      <w:r>
        <w:rPr>
          <w:lang w:val="en-GB"/>
        </w:rPr>
        <w:t xml:space="preserve">batch processes. Batches with unequal length were considered and the overlapping regions determined by PSD was used to identify a ‘fuzzy’ transitional region between phases. </w:t>
      </w:r>
    </w:p>
    <w:p w14:paraId="7F909979" w14:textId="70D72612" w:rsidR="00AA377C" w:rsidRDefault="00A95019" w:rsidP="000F4560">
      <w:pPr>
        <w:rPr>
          <w:lang w:val="en-GB"/>
        </w:rPr>
      </w:pPr>
      <w:r>
        <w:rPr>
          <w:lang w:val="en-GB"/>
        </w:rPr>
        <w:fldChar w:fldCharType="begin" w:fldLock="1"/>
      </w:r>
      <w:r w:rsidR="00D1058B">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Pr>
          <w:lang w:val="en-GB"/>
        </w:rPr>
        <w:fldChar w:fldCharType="separate"/>
      </w:r>
      <w:r w:rsidRPr="00A95019">
        <w:rPr>
          <w:noProof/>
          <w:lang w:val="en-GB"/>
        </w:rPr>
        <w:t>(Jiang &amp; Yan, 2019)</w:t>
      </w:r>
      <w:r>
        <w:rPr>
          <w:lang w:val="en-GB"/>
        </w:rPr>
        <w:fldChar w:fldCharType="end"/>
      </w:r>
      <w:r>
        <w:rPr>
          <w:lang w:val="en-GB"/>
        </w:rPr>
        <w:t xml:space="preserve"> implemented a VB-GMM clustering to identify phases for a penicillin fermentation process and develop local CCA models for fault det</w:t>
      </w:r>
      <w:r w:rsidR="000F4560">
        <w:rPr>
          <w:lang w:val="en-GB"/>
        </w:rPr>
        <w:t>ection.</w:t>
      </w:r>
    </w:p>
    <w:p w14:paraId="5A2D558A" w14:textId="1347A7EF" w:rsidR="00A4219B" w:rsidRDefault="00A4219B" w:rsidP="00A4219B">
      <w:pPr>
        <w:pStyle w:val="Heading4"/>
        <w:numPr>
          <w:ilvl w:val="4"/>
          <w:numId w:val="1"/>
        </w:numPr>
      </w:pPr>
      <w:r>
        <w:t xml:space="preserve">Phase </w:t>
      </w:r>
      <w:proofErr w:type="spellStart"/>
      <w:r>
        <w:t>Assigment</w:t>
      </w:r>
      <w:proofErr w:type="spellEnd"/>
    </w:p>
    <w:p w14:paraId="3F0241F5" w14:textId="027C9949" w:rsidR="00A4219B" w:rsidRPr="00A4219B" w:rsidRDefault="00A4219B" w:rsidP="00A4219B">
      <w:pPr>
        <w:rPr>
          <w:lang w:val="en-GB"/>
        </w:rPr>
      </w:pPr>
      <w:r>
        <w:rPr>
          <w:lang w:val="en-GB"/>
        </w:rPr>
        <w:t xml:space="preserve">On-line phase assignment for GMM-based division is achieved by calculating the posterior probability of a new data sample w.r.t. each Gaussian component. The phase with the highest probability is taken to be the current phase and the corresponding local model is invoked. </w:t>
      </w:r>
    </w:p>
    <w:p w14:paraId="07A95254" w14:textId="4C03BEA3" w:rsidR="00A4219B" w:rsidRDefault="00A4219B" w:rsidP="000F4560">
      <w:pPr>
        <w:rPr>
          <w:lang w:val="en-GB"/>
        </w:rPr>
      </w:pPr>
    </w:p>
    <w:p w14:paraId="5D3E9991" w14:textId="5BA51F51" w:rsidR="000F4560" w:rsidRDefault="000F4560" w:rsidP="000F4560">
      <w:pPr>
        <w:pStyle w:val="Heading3"/>
      </w:pPr>
      <w:r>
        <w:t>Between-Phase Transition Regions</w:t>
      </w:r>
    </w:p>
    <w:p w14:paraId="68AF546B" w14:textId="7396E37D" w:rsidR="00A4219B" w:rsidRDefault="00A4219B" w:rsidP="00A4219B">
      <w:pPr>
        <w:rPr>
          <w:lang w:val="en-GB"/>
        </w:rPr>
      </w:pPr>
      <w:r>
        <w:rPr>
          <w:lang w:val="en-GB"/>
        </w:rPr>
        <w:t xml:space="preserve">While a multi-model approach to multiphase batch processes show great performance improvement over traditional monolithic models there is often </w:t>
      </w:r>
      <w:r w:rsidR="00250F70">
        <w:rPr>
          <w:lang w:val="en-GB"/>
        </w:rPr>
        <w:t xml:space="preserve">increased uncertainty or rate of false positives at the transition point between phases. </w:t>
      </w:r>
    </w:p>
    <w:p w14:paraId="36409B77" w14:textId="307B946B" w:rsidR="00D1058B" w:rsidRDefault="00250F70" w:rsidP="00250F70">
      <w:pPr>
        <w:rPr>
          <w:lang w:val="en-GB"/>
        </w:rPr>
      </w:pPr>
      <w:r>
        <w:rPr>
          <w:lang w:val="en-GB"/>
        </w:rPr>
        <w:t xml:space="preserve">Industrial historical batch data has batch-to-batch variations arising from changes in initial </w:t>
      </w:r>
      <w:proofErr w:type="spellStart"/>
      <w:r>
        <w:rPr>
          <w:lang w:val="en-GB"/>
        </w:rPr>
        <w:t>conditons</w:t>
      </w:r>
      <w:proofErr w:type="spellEnd"/>
      <w:r>
        <w:rPr>
          <w:lang w:val="en-GB"/>
        </w:rPr>
        <w:t xml:space="preserve">, process </w:t>
      </w:r>
      <w:proofErr w:type="spellStart"/>
      <w:r>
        <w:rPr>
          <w:lang w:val="en-GB"/>
        </w:rPr>
        <w:t>distrubances</w:t>
      </w:r>
      <w:proofErr w:type="spellEnd"/>
      <w:r>
        <w:rPr>
          <w:lang w:val="en-GB"/>
        </w:rPr>
        <w:t xml:space="preserve">, timing of key steps by operator and total batch length. These variations are concentrated at the transitions points between phases. The associated incorrect state estimation will cause inaccurate quality predictions or false positives. </w:t>
      </w:r>
    </w:p>
    <w:p w14:paraId="0FF988D1" w14:textId="77777777" w:rsidR="00A5133E" w:rsidRDefault="00A5133E" w:rsidP="00250F70">
      <w:pPr>
        <w:rPr>
          <w:lang w:val="en-GB"/>
        </w:rPr>
      </w:pPr>
    </w:p>
    <w:p w14:paraId="13A11400" w14:textId="498C40BB" w:rsidR="00D1058B" w:rsidRDefault="00D1058B" w:rsidP="00D1058B">
      <w:pPr>
        <w:pStyle w:val="Heading4"/>
      </w:pPr>
      <w:r>
        <w:t>Alignment</w:t>
      </w:r>
    </w:p>
    <w:p w14:paraId="34609E89" w14:textId="4BA4208E" w:rsidR="004C4F31" w:rsidRDefault="00D1058B" w:rsidP="00D1058B">
      <w:pPr>
        <w:rPr>
          <w:lang w:val="en-GB"/>
        </w:rPr>
      </w:pPr>
      <w:r>
        <w:rPr>
          <w:lang w:val="en-GB"/>
        </w:rPr>
        <w:t xml:space="preserve">Alignment of batch data before clustering can reduce the uncertainty between phase boundaries. </w:t>
      </w:r>
      <w:r w:rsidR="004C4F31">
        <w:rPr>
          <w:lang w:val="en-GB"/>
        </w:rPr>
        <w:t xml:space="preserve">One method is to use an </w:t>
      </w:r>
      <w:r w:rsidR="004C4F31" w:rsidRPr="004C4F31">
        <w:rPr>
          <w:b/>
          <w:lang w:val="en-GB"/>
        </w:rPr>
        <w:t>indicator variable (IV)</w:t>
      </w:r>
      <w:r w:rsidR="004C4F31">
        <w:rPr>
          <w:lang w:val="en-GB"/>
        </w:rPr>
        <w:t xml:space="preserve">, instead of time, as the measure of batch evolution. Commonly used IVs are conversion, percentage of ingredient fed.  This method is easy to implement but such a variable may not always exist or be easily identified. </w:t>
      </w:r>
    </w:p>
    <w:p w14:paraId="7E808AF7" w14:textId="6FF396DB" w:rsidR="004C4F31" w:rsidRPr="004C4F31" w:rsidRDefault="00D1058B" w:rsidP="004C4F31">
      <w:pPr>
        <w:rPr>
          <w:b/>
          <w:lang w:val="en-GB"/>
        </w:rPr>
      </w:pPr>
      <w:r>
        <w:rPr>
          <w:lang w:val="en-GB"/>
        </w:rPr>
        <w:t xml:space="preserve">A </w:t>
      </w:r>
      <w:r w:rsidR="004C4F31">
        <w:rPr>
          <w:lang w:val="en-GB"/>
        </w:rPr>
        <w:t>widely u</w:t>
      </w:r>
      <w:r>
        <w:rPr>
          <w:lang w:val="en-GB"/>
        </w:rPr>
        <w:t xml:space="preserve">sed </w:t>
      </w:r>
      <w:r w:rsidR="004C4F31">
        <w:rPr>
          <w:lang w:val="en-GB"/>
        </w:rPr>
        <w:t xml:space="preserve">alternative </w:t>
      </w:r>
      <w:r>
        <w:rPr>
          <w:lang w:val="en-GB"/>
        </w:rPr>
        <w:t xml:space="preserve">for this purpose is </w:t>
      </w:r>
      <w:r w:rsidRPr="00D1058B">
        <w:rPr>
          <w:b/>
          <w:lang w:val="en-GB"/>
        </w:rPr>
        <w:t>dynamic time warping (DTW)</w:t>
      </w:r>
      <w:r>
        <w:rPr>
          <w:b/>
          <w:lang w:val="en-GB"/>
        </w:rPr>
        <w:t xml:space="preserve">. </w:t>
      </w:r>
      <w:r w:rsidR="004C4F31">
        <w:rPr>
          <w:b/>
          <w:lang w:val="en-GB"/>
        </w:rPr>
        <w:t xml:space="preserve"> </w:t>
      </w:r>
      <w:r w:rsidRPr="004C4F31">
        <w:rPr>
          <w:lang w:val="en-GB"/>
        </w:rPr>
        <w:t xml:space="preserve">DTW is an algorithm originally developed for speech recognition which can align and map a two signals to a standard time axis. </w:t>
      </w:r>
      <w:r w:rsidR="004C4F31" w:rsidRPr="004C4F31">
        <w:rPr>
          <w:lang w:val="en-GB"/>
        </w:rPr>
        <w:t xml:space="preserve">This method will translate, compress and expand a pair of signals in such a way that the </w:t>
      </w:r>
      <w:proofErr w:type="spellStart"/>
      <w:r w:rsidR="004C4F31" w:rsidRPr="004C4F31">
        <w:rPr>
          <w:lang w:val="en-GB"/>
        </w:rPr>
        <w:t>diff</w:t>
      </w:r>
      <w:r w:rsidR="004C4F31">
        <w:rPr>
          <w:lang w:val="en-GB"/>
        </w:rPr>
        <w:t>ence</w:t>
      </w:r>
      <w:proofErr w:type="spellEnd"/>
      <w:r w:rsidR="004C4F31">
        <w:rPr>
          <w:lang w:val="en-GB"/>
        </w:rPr>
        <w:t xml:space="preserve"> between them is minimized. </w:t>
      </w:r>
      <w:r w:rsidR="004C4F31">
        <w:rPr>
          <w:lang w:val="en-GB"/>
        </w:rPr>
        <w:fldChar w:fldCharType="begin" w:fldLock="1"/>
      </w:r>
      <w:r w:rsidR="004C4F31">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id":"ITEM-2","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2","issue":"3","issued":{"date-parts":[["2010"]]},"page":"32-36","title":"Enhanced batch process monitoring and quality prediction based on multi-phase multi-way partial least squares","type":"article-journal","volume":"2"},"uris":["http://www.mendeley.com/documents/?uuid=7aac268b-c2da-4cc6-84b6-946b8d046aa3"]}],"mendeley":{"formattedCitation":"(X. Chen et al., 2010; Doan &amp; Srinivasan, 2008)","plainTextFormattedCitation":"(X. Chen et al., 2010; Doan &amp; Srinivasan, 2008)","previouslyFormattedCitation":"(X. Chen et al., 2010; Doan &amp; Srinivasan, 2008)"},"properties":{"noteIndex":0},"schema":"https://github.com/citation-style-language/schema/raw/master/csl-citation.json"}</w:instrText>
      </w:r>
      <w:r w:rsidR="004C4F31">
        <w:rPr>
          <w:lang w:val="en-GB"/>
        </w:rPr>
        <w:fldChar w:fldCharType="separate"/>
      </w:r>
      <w:r w:rsidR="004C4F31" w:rsidRPr="004C4F31">
        <w:rPr>
          <w:noProof/>
          <w:lang w:val="en-GB"/>
        </w:rPr>
        <w:t>(X. Chen et al., 2010; Doan &amp; Srinivasan, 2008)</w:t>
      </w:r>
      <w:r w:rsidR="004C4F31">
        <w:rPr>
          <w:lang w:val="en-GB"/>
        </w:rPr>
        <w:fldChar w:fldCharType="end"/>
      </w:r>
    </w:p>
    <w:p w14:paraId="7DB67E02" w14:textId="671DC771" w:rsidR="00250F70" w:rsidRDefault="00250F70" w:rsidP="00A4219B">
      <w:pPr>
        <w:rPr>
          <w:lang w:val="en-GB"/>
        </w:rPr>
      </w:pPr>
      <w:r>
        <w:rPr>
          <w:noProof/>
          <w:lang w:val="en-ZA" w:eastAsia="en-ZA"/>
        </w:rPr>
        <w:lastRenderedPageBreak/>
        <w:drawing>
          <wp:inline distT="0" distB="0" distL="0" distR="0" wp14:anchorId="4ECD679C" wp14:editId="2CBC9325">
            <wp:extent cx="3116911" cy="1824146"/>
            <wp:effectExtent l="0" t="0" r="762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7964" cy="1830615"/>
                    </a:xfrm>
                    <a:prstGeom prst="rect">
                      <a:avLst/>
                    </a:prstGeom>
                  </pic:spPr>
                </pic:pic>
              </a:graphicData>
            </a:graphic>
          </wp:inline>
        </w:drawing>
      </w:r>
      <w:r w:rsidR="00A73E00" w:rsidRPr="00A73E00">
        <w:rPr>
          <w:noProof/>
          <w:lang w:val="en-ZA" w:eastAsia="en-ZA"/>
        </w:rPr>
        <w:t xml:space="preserve"> </w:t>
      </w:r>
      <w:r w:rsidR="00A73E00">
        <w:rPr>
          <w:noProof/>
          <w:lang w:val="en-ZA" w:eastAsia="en-ZA"/>
        </w:rPr>
        <w:drawing>
          <wp:inline distT="0" distB="0" distL="0" distR="0" wp14:anchorId="60B6AD34" wp14:editId="172C0833">
            <wp:extent cx="2956752" cy="17966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73264" cy="1806642"/>
                    </a:xfrm>
                    <a:prstGeom prst="rect">
                      <a:avLst/>
                    </a:prstGeom>
                  </pic:spPr>
                </pic:pic>
              </a:graphicData>
            </a:graphic>
          </wp:inline>
        </w:drawing>
      </w:r>
    </w:p>
    <w:p w14:paraId="12B43F4A" w14:textId="577A5FFB" w:rsidR="00250F70" w:rsidRDefault="00D1058B" w:rsidP="00D1058B">
      <w:pPr>
        <w:pStyle w:val="Caption"/>
        <w:rPr>
          <w:b w:val="0"/>
        </w:rPr>
      </w:pPr>
      <w:r w:rsidRPr="00D1058B">
        <w:rPr>
          <w:b w:val="0"/>
        </w:rPr>
        <w:t xml:space="preserve">Figure </w:t>
      </w:r>
      <w:r w:rsidRPr="00D1058B">
        <w:rPr>
          <w:b w:val="0"/>
        </w:rPr>
        <w:fldChar w:fldCharType="begin"/>
      </w:r>
      <w:r w:rsidRPr="00D1058B">
        <w:rPr>
          <w:b w:val="0"/>
        </w:rPr>
        <w:instrText xml:space="preserve"> SEQ Figure \* ARABIC </w:instrText>
      </w:r>
      <w:r w:rsidRPr="00D1058B">
        <w:rPr>
          <w:b w:val="0"/>
        </w:rPr>
        <w:fldChar w:fldCharType="separate"/>
      </w:r>
      <w:r w:rsidR="00203C9B">
        <w:rPr>
          <w:b w:val="0"/>
          <w:noProof/>
        </w:rPr>
        <w:t>5</w:t>
      </w:r>
      <w:r w:rsidRPr="00D1058B">
        <w:rPr>
          <w:b w:val="0"/>
        </w:rPr>
        <w:fldChar w:fldCharType="end"/>
      </w:r>
      <w:r w:rsidRPr="00D1058B">
        <w:rPr>
          <w:b w:val="0"/>
        </w:rPr>
        <w:t xml:space="preserve">: batch data </w:t>
      </w:r>
      <w:r>
        <w:rPr>
          <w:b w:val="0"/>
        </w:rPr>
        <w:t>before and after alignment</w:t>
      </w:r>
      <w:r w:rsidRPr="00D1058B">
        <w:rPr>
          <w:b w:val="0"/>
        </w:rPr>
        <w:t xml:space="preserve"> </w:t>
      </w:r>
    </w:p>
    <w:p w14:paraId="2219532C" w14:textId="77777777" w:rsidR="004C4F31" w:rsidRPr="004C4F31" w:rsidRDefault="004C4F31" w:rsidP="004C4F31">
      <w:pPr>
        <w:rPr>
          <w:lang w:val="en-GB"/>
        </w:rPr>
      </w:pPr>
    </w:p>
    <w:p w14:paraId="42755514" w14:textId="63FB6618" w:rsidR="004C4F31" w:rsidRDefault="004C4F31" w:rsidP="004C4F31">
      <w:pPr>
        <w:pStyle w:val="Heading4"/>
      </w:pPr>
      <w:r>
        <w:t>‘Fuzzy’ Identification</w:t>
      </w:r>
    </w:p>
    <w:p w14:paraId="06D1787D" w14:textId="50C37AC8" w:rsidR="004C4F31" w:rsidRDefault="004C4F31" w:rsidP="004C4F31">
      <w:pPr>
        <w:rPr>
          <w:lang w:val="en-GB"/>
        </w:rPr>
      </w:pPr>
      <w:r>
        <w:rPr>
          <w:lang w:val="en-GB"/>
        </w:rPr>
        <w:t xml:space="preserve">In some </w:t>
      </w:r>
      <w:proofErr w:type="gramStart"/>
      <w:r>
        <w:rPr>
          <w:lang w:val="en-GB"/>
        </w:rPr>
        <w:t>cases</w:t>
      </w:r>
      <w:proofErr w:type="gramEnd"/>
      <w:r>
        <w:rPr>
          <w:lang w:val="en-GB"/>
        </w:rPr>
        <w:t xml:space="preserve"> the pre-processing alignment step is omitted in favour of a different approach where the uncertain or transition regions are identified directly and treated as ‘fuzzy’ phases. Local models are then developed for these fuzzy regions to improvement overall performance.</w:t>
      </w:r>
    </w:p>
    <w:p w14:paraId="764A33C7" w14:textId="5C198D1A" w:rsidR="004C4F31" w:rsidRDefault="004C4F31" w:rsidP="004C4F31">
      <w:pPr>
        <w:rPr>
          <w:lang w:val="en-GB"/>
        </w:rPr>
      </w:pPr>
      <w:r>
        <w:rPr>
          <w:lang w:val="en-GB"/>
        </w:rPr>
        <w:fldChar w:fldCharType="begin" w:fldLock="1"/>
      </w:r>
      <w:r w:rsidR="00030565">
        <w:rPr>
          <w:lang w:val="en-GB"/>
        </w:rPr>
        <w:instrText>ADDIN CSL_CITATION {"citationItems":[{"id":"ITEM-1","itemData":{"DOI":"10.1016/j.jprocont.2007.02.005","ISSN":"09591524","abstract":"For the hard-partition and misclassification problems of stage-based sub-PCA modeling method, a new STMPCA (soft-transition multiple PCA) modeling method is introduced in this article to overcome these disadvantages. The method is based on the idea that process transition can be detected by analyzing changes in the loading matrices, which reveal evolvement of the underlying process behaviours. By setting a series of multiple PCA models with time-varying covariance structures, it reflects objectively the diversity of transitional characteristics and can preferably solve the stage-transition monitoring problem in multistage batch processes. The superiority of the proposed method is illustrated by applying it to both the real three-tank system and the simulation benchmark of fed-batch penicillin fermentation process with more reliable monitoring charts. Both results of real experiment and simulation clearly demonstrate the effectiveness and feasibility of the proposed method, which detects various faults more promptly with desirable reliability. © 2007 Elsevier Ltd. All rights reserved.","author":[{"dropping-particle":"","family":"Zhao","given":"Chunhui","non-dropping-particle":"","parse-names":false,"suffix":""},{"dropping-particle":"","family":"Wang","given":"Fuli","non-dropping-particle":"","parse-names":false,"suffix":""},{"dropping-particle":"","family":"Lu","given":"Ningyun","non-dropping-particle":"","parse-names":false,"suffix":""},{"dropping-particle":"","family":"Jia","given":"Mingxing","non-dropping-particle":"","parse-names":false,"suffix":""}],"container-title":"Journal of Process Control","id":"ITEM-1","issue":"9","issued":{"date-parts":[["2007"]]},"page":"728-741","title":"Stage-based soft-transition multiple PCA modeling and on-line monitoring strategy for batch processes","type":"article-journal","volume":"17"},"uris":["http://www.mendeley.com/documents/?uuid=fa457481-f404-48ce-8b17-8e5341880fdd"]}],"mendeley":{"formattedCitation":"(Zhao et al., 2007)","plainTextFormattedCitation":"(Zhao et al., 2007)","previouslyFormattedCitation":"(Zhao et al., 2007)"},"properties":{"noteIndex":0},"schema":"https://github.com/citation-style-language/schema/raw/master/csl-citation.json"}</w:instrText>
      </w:r>
      <w:r>
        <w:rPr>
          <w:lang w:val="en-GB"/>
        </w:rPr>
        <w:fldChar w:fldCharType="separate"/>
      </w:r>
      <w:r w:rsidRPr="004C4F31">
        <w:rPr>
          <w:noProof/>
          <w:lang w:val="en-GB"/>
        </w:rPr>
        <w:t>(Zhao et al., 2007)</w:t>
      </w:r>
      <w:r>
        <w:rPr>
          <w:lang w:val="en-GB"/>
        </w:rPr>
        <w:fldChar w:fldCharType="end"/>
      </w:r>
      <w:r>
        <w:rPr>
          <w:lang w:val="en-GB"/>
        </w:rPr>
        <w:t xml:space="preserve"> proposed </w:t>
      </w:r>
      <w:r w:rsidRPr="00030565">
        <w:rPr>
          <w:b/>
          <w:lang w:val="en-GB"/>
        </w:rPr>
        <w:t>soft-transition-MPCA (STMPCA)</w:t>
      </w:r>
      <w:r>
        <w:rPr>
          <w:lang w:val="en-GB"/>
        </w:rPr>
        <w:t xml:space="preserve"> to overcome the disadvantages of the traditional </w:t>
      </w:r>
      <w:r w:rsidR="00030565">
        <w:rPr>
          <w:lang w:val="en-GB"/>
        </w:rPr>
        <w:t xml:space="preserve">strict </w:t>
      </w:r>
      <w:r>
        <w:rPr>
          <w:lang w:val="en-GB"/>
        </w:rPr>
        <w:t xml:space="preserve">sub-PCA phase division </w:t>
      </w:r>
      <w:r w:rsidR="00030565">
        <w:rPr>
          <w:lang w:val="en-GB"/>
        </w:rPr>
        <w:t>algorithm</w:t>
      </w:r>
      <w:r>
        <w:rPr>
          <w:lang w:val="en-GB"/>
        </w:rPr>
        <w:t xml:space="preserve">. In this approach, </w:t>
      </w:r>
      <w:r w:rsidR="00030565">
        <w:rPr>
          <w:lang w:val="en-GB"/>
        </w:rPr>
        <w:t>the transitions between phases are handled in a smooth manner.</w:t>
      </w:r>
    </w:p>
    <w:p w14:paraId="4BFFCE88" w14:textId="38A5715F" w:rsidR="00030565" w:rsidRDefault="00030565" w:rsidP="004C4F31">
      <w:pPr>
        <w:rPr>
          <w:lang w:val="en-GB"/>
        </w:rPr>
      </w:pPr>
      <w:r>
        <w:rPr>
          <w:lang w:val="en-GB"/>
        </w:rPr>
        <w:fldChar w:fldCharType="begin" w:fldLock="1"/>
      </w:r>
      <w:r>
        <w:rPr>
          <w:lang w:val="en-GB"/>
        </w:rPr>
        <w:instrText>ADDIN CSL_CITATION {"citationItems":[{"id":"ITEM-1","itemData":{"DOI":"10.1002/cjce.23220","ISSN":"1939019X","abstract":"Batch processes often have the traits of multiple operation stages/phases and uneven batch durations. These two traits bring difficulties to batch process modelling and monitoring. In this paper, a trajectory-based fuzzy phase partition (TBFPP) method and hybrid multiway PCA (MPCA) models are developed for monitoring multistage/multiphase batch processes with uneven durations. The TBFPP method divides each batch into several fuzzy operation phases by clustering trajectory data of phase-sensitive process variables using the sequence-constraint fuzzy c-means (SCFCM) clustering algorithm. This TBFPP method not only solves the uneven duration problem of batches, but also can identify transition regions between neighbouring operation phases. Fuzzy operation phases are further divided into “steady” and “transition” operation phases according to the membership degrees of samples. Hybrid modelling methods, consisting of phase-based (global) modelling and just-in-time (local) modelling, are used to cope with different process characteristics of the “steady” and “transition” operation phases. Offline phase-based MPCA models are built for “steady” operation phases to describe the steady process characteristics. Online just-in-time MPCA models are built for “transition” operation phases to handle the time-varying process characteristics. Based on the hybrid MPCA models, an online process monitoring method is proposed. The efficacy of the proposed methods is demonstrated through a simulation study of a fed-batch fermentation process.","author":[{"dropping-particle":"","family":"Luo","given":"Lijia","non-dropping-particle":"","parse-names":false,"suffix":""}],"container-title":"Canadian Journal of Chemical Engineering","id":"ITEM-1","issue":"1","issued":{"date-parts":[["2019"]]},"page":"178-187","title":"Monitoring Uneven Multistage/Multiphase Batch Processes using Trajectory-Based Fuzzy Phase Partition and Hybrid MPCA Models","type":"article-journal","volume":"97"},"uris":["http://www.mendeley.com/documents/?uuid=5f997d08-0ea1-40d6-bf68-8492dda1899c"]}],"mendeley":{"formattedCitation":"(Luo, 2019)","plainTextFormattedCitation":"(Luo, 2019)","previouslyFormattedCitation":"(Luo, 2019)"},"properties":{"noteIndex":0},"schema":"https://github.com/citation-style-language/schema/raw/master/csl-citation.json"}</w:instrText>
      </w:r>
      <w:r>
        <w:rPr>
          <w:lang w:val="en-GB"/>
        </w:rPr>
        <w:fldChar w:fldCharType="separate"/>
      </w:r>
      <w:r w:rsidRPr="00030565">
        <w:rPr>
          <w:noProof/>
          <w:lang w:val="en-GB"/>
        </w:rPr>
        <w:t>(Luo, 2019)</w:t>
      </w:r>
      <w:r>
        <w:rPr>
          <w:lang w:val="en-GB"/>
        </w:rPr>
        <w:fldChar w:fldCharType="end"/>
      </w:r>
      <w:r>
        <w:rPr>
          <w:lang w:val="en-GB"/>
        </w:rPr>
        <w:t xml:space="preserve"> proposed </w:t>
      </w:r>
      <w:r w:rsidRPr="00D01ACC">
        <w:rPr>
          <w:i/>
          <w:lang w:val="en-GB"/>
        </w:rPr>
        <w:t>TBFPP</w:t>
      </w:r>
      <w:r>
        <w:rPr>
          <w:lang w:val="en-GB"/>
        </w:rPr>
        <w:t xml:space="preserve"> method to directly identify transition regions between adjacent phases. Phases are classified into ‘steady’ and ‘transition’ phases based on membership threshold and further local models are developed for these.  </w:t>
      </w:r>
    </w:p>
    <w:p w14:paraId="10883C3E" w14:textId="68A163C2" w:rsidR="00955106" w:rsidRDefault="00030565" w:rsidP="004C4F31">
      <w:pPr>
        <w:rPr>
          <w:lang w:val="en-GB"/>
        </w:rPr>
      </w:pPr>
      <w:r>
        <w:rPr>
          <w:lang w:val="en-GB"/>
        </w:rPr>
        <w:fldChar w:fldCharType="begin" w:fldLock="1"/>
      </w:r>
      <w:r w:rsidR="00955106">
        <w:rPr>
          <w:lang w:val="en-GB"/>
        </w:rPr>
        <w:instrText>ADDIN CSL_CITATION {"citationItems":[{"id":"ITEM-1","itemData":{"DOI":"10.1002/cjce.21617","ISSN":"1939019X","abstract":"In order to achieve satisfactory monitoring, multivariate statistical process models should well reflect process nature. In manufacturing systems, many batch processes are inherently multiphase. Usually, different phases have different characteristics, while gradual transitions are often observed between phases. Another important feature of batch processes is the unevenness of operation durations. Especially, in multiphase batch processes, the situation becomes more complicated. In this study, a batch process modelling and monitoring strategy is proposed based on Gaussian mixture model (GMM), which can automatically extract phase and transition information for uneven-duration batch processes. The application results verify the effectiveness of the proposed method. © 2011 Canadian Society for Chemical Engineering.","author":[{"dropping-particle":"","family":"Yao","given":"Yuan","non-dropping-particle":"","parse-names":false,"suffix":""},{"dropping-particle":"","family":"Dong","given":"Weiwei","non-dropping-particle":"","parse-names":false,"suffix":""},{"dropping-particle":"","family":"Zhao","given":"Luping","non-dropping-particle":"","parse-names":false,"suffix":""},{"dropping-particle":"","family":"Gao","given":"Furong","non-dropping-particle":"","parse-names":false,"suffix":""}],"container-title":"Canadian Journal of Chemical Engineering","id":"ITEM-1","issue":"6","issued":{"date-parts":[["2012"]]},"page":"1383-1392","title":"Multivariate statistical monitoring of multiphase batch processes with between-phase transitions and uneven operation durations","type":"article-journal","volume":"90"},"uris":["http://www.mendeley.com/documents/?uuid=e639032a-61fd-4ebf-9aa7-f10e2181b698"]}],"mendeley":{"formattedCitation":"(Yao et al., 2012)","plainTextFormattedCitation":"(Yao et al., 2012)","previouslyFormattedCitation":"(Yao et al., 2012)"},"properties":{"noteIndex":0},"schema":"https://github.com/citation-style-language/schema/raw/master/csl-citation.json"}</w:instrText>
      </w:r>
      <w:r>
        <w:rPr>
          <w:lang w:val="en-GB"/>
        </w:rPr>
        <w:fldChar w:fldCharType="separate"/>
      </w:r>
      <w:r w:rsidRPr="00030565">
        <w:rPr>
          <w:noProof/>
          <w:lang w:val="en-GB"/>
        </w:rPr>
        <w:t>(Yao et al., 2012)</w:t>
      </w:r>
      <w:r>
        <w:rPr>
          <w:lang w:val="en-GB"/>
        </w:rPr>
        <w:fldChar w:fldCharType="end"/>
      </w:r>
      <w:r>
        <w:rPr>
          <w:lang w:val="en-GB"/>
        </w:rPr>
        <w:t xml:space="preserve"> implemented GMM-based clustering with a confidence threshold (95%) placed on the posterior probability as a means of classifying ‘s</w:t>
      </w:r>
      <w:r w:rsidR="00955106">
        <w:rPr>
          <w:lang w:val="en-GB"/>
        </w:rPr>
        <w:t xml:space="preserve">teady’ and ‘transition’ phases. </w:t>
      </w:r>
      <w:proofErr w:type="gramStart"/>
      <w:r w:rsidR="00955106">
        <w:rPr>
          <w:lang w:val="en-GB"/>
        </w:rPr>
        <w:t>In  transition</w:t>
      </w:r>
      <w:proofErr w:type="gramEnd"/>
      <w:r w:rsidR="00955106">
        <w:rPr>
          <w:lang w:val="en-GB"/>
        </w:rPr>
        <w:t xml:space="preserve"> phases, further local models are developed. </w:t>
      </w:r>
    </w:p>
    <w:p w14:paraId="127CE771" w14:textId="77777777" w:rsidR="00A5133E" w:rsidRDefault="00A5133E" w:rsidP="004C4F31">
      <w:pPr>
        <w:rPr>
          <w:lang w:val="en-GB"/>
        </w:rPr>
      </w:pPr>
    </w:p>
    <w:p w14:paraId="3BE10661" w14:textId="2C11D74E" w:rsidR="00955106" w:rsidRDefault="00955106" w:rsidP="00955106">
      <w:pPr>
        <w:pStyle w:val="Heading4"/>
      </w:pPr>
      <w:r>
        <w:t>Bayesian Model Averaging</w:t>
      </w:r>
    </w:p>
    <w:p w14:paraId="2653D48D" w14:textId="77777777" w:rsidR="00955106" w:rsidRDefault="00955106" w:rsidP="00955106">
      <w:pPr>
        <w:rPr>
          <w:lang w:val="en-GB"/>
        </w:rPr>
      </w:pPr>
      <w:r>
        <w:rPr>
          <w:lang w:val="en-GB"/>
        </w:rPr>
        <w:t xml:space="preserve">Instead of treating the transition regions </w:t>
      </w:r>
      <w:proofErr w:type="spellStart"/>
      <w:r>
        <w:rPr>
          <w:lang w:val="en-GB"/>
        </w:rPr>
        <w:t>explicity</w:t>
      </w:r>
      <w:proofErr w:type="spellEnd"/>
      <w:r>
        <w:rPr>
          <w:lang w:val="en-GB"/>
        </w:rPr>
        <w:t xml:space="preserve"> with additional local models, </w:t>
      </w:r>
      <w:r w:rsidRPr="00955106">
        <w:rPr>
          <w:b/>
          <w:lang w:val="en-GB"/>
        </w:rPr>
        <w:t>Bayesian Model Average (BMA)</w:t>
      </w:r>
      <w:r>
        <w:rPr>
          <w:lang w:val="en-GB"/>
        </w:rPr>
        <w:t xml:space="preserve"> can be adopted and an extension of the ‘fuzzy’ identification approach. </w:t>
      </w:r>
    </w:p>
    <w:p w14:paraId="44EC542D" w14:textId="36D1B685" w:rsidR="000F4560" w:rsidRPr="00955106" w:rsidRDefault="00955106" w:rsidP="00955106">
      <w:pPr>
        <w:rPr>
          <w:lang w:val="en-GB"/>
        </w:rPr>
      </w:pPr>
      <w:r>
        <w:rPr>
          <w:lang w:val="en-GB"/>
        </w:rPr>
        <w:t>This technique will use the posterior probability as a dynamic weighting for sample points that lie within a ‘fuzzy’ region. This provides a weighted prediction by invoking and dynamically weighting the outputs of both adjacent phase models</w:t>
      </w:r>
      <w:r w:rsidR="000F4560" w:rsidRPr="00955106">
        <w:rPr>
          <w:lang w:val="en-GB"/>
        </w:rPr>
        <w:t xml:space="preserve"> </w:t>
      </w:r>
      <w:r w:rsidR="000F4560" w:rsidRPr="00955106">
        <w:rPr>
          <w:lang w:val="en-GB"/>
        </w:rPr>
        <w:fldChar w:fldCharType="begin" w:fldLock="1"/>
      </w:r>
      <w:r w:rsidR="000F4560" w:rsidRPr="00955106">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id":"ITEM-2","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2","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 Yu, Chen, &amp; Rashid, 2013)","plainTextFormattedCitation":"(Liu et al., 2018; Yu, Chen, &amp; Rashid, 2013)","previouslyFormattedCitation":"(Liu et al., 2018; Yu, Chen, &amp; Rashid, 2013)"},"properties":{"noteIndex":0},"schema":"https://github.com/citation-style-language/schema/raw/master/csl-citation.json"}</w:instrText>
      </w:r>
      <w:r w:rsidR="000F4560" w:rsidRPr="00955106">
        <w:rPr>
          <w:lang w:val="en-GB"/>
        </w:rPr>
        <w:fldChar w:fldCharType="separate"/>
      </w:r>
      <w:r w:rsidR="000F4560" w:rsidRPr="00955106">
        <w:rPr>
          <w:noProof/>
          <w:lang w:val="en-GB"/>
        </w:rPr>
        <w:t>(Liu et al., 2018; Yu, Chen, &amp; Rashid, 2013)</w:t>
      </w:r>
      <w:r w:rsidR="000F4560" w:rsidRPr="00955106">
        <w:rPr>
          <w:lang w:val="en-GB"/>
        </w:rPr>
        <w:fldChar w:fldCharType="end"/>
      </w:r>
      <w:r w:rsidR="000F4560" w:rsidRPr="00955106">
        <w:rPr>
          <w:lang w:val="en-GB"/>
        </w:rPr>
        <w:t>.</w:t>
      </w:r>
    </w:p>
    <w:p w14:paraId="4B1E6D35" w14:textId="51FC8E75" w:rsidR="000F4560" w:rsidRDefault="00955106" w:rsidP="000F4560">
      <w:pPr>
        <w:rPr>
          <w:lang w:val="en-GB"/>
        </w:rPr>
      </w:pPr>
      <w:r>
        <w:rPr>
          <w:lang w:val="en-GB"/>
        </w:rPr>
        <w:fldChar w:fldCharType="begin" w:fldLock="1"/>
      </w:r>
      <w:r w:rsidR="00203C9B">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Pr>
          <w:lang w:val="en-GB"/>
        </w:rPr>
        <w:fldChar w:fldCharType="separate"/>
      </w:r>
      <w:r w:rsidRPr="00955106">
        <w:rPr>
          <w:noProof/>
          <w:lang w:val="en-GB"/>
        </w:rPr>
        <w:t>(Liu et al., 2018)</w:t>
      </w:r>
      <w:r>
        <w:rPr>
          <w:lang w:val="en-GB"/>
        </w:rPr>
        <w:fldChar w:fldCharType="end"/>
      </w:r>
      <w:r>
        <w:rPr>
          <w:lang w:val="en-GB"/>
        </w:rPr>
        <w:t xml:space="preserve"> implemented soft-GMM for phase identification of batch data. The overlapping indices of adjacent Gaussians were used to specify fuzzy regions in which the output of a given sample would be weighted dynamically using BMA as opposed to developing additional models. </w:t>
      </w:r>
    </w:p>
    <w:p w14:paraId="5DFA51AE" w14:textId="3EC60908" w:rsidR="00A5133E" w:rsidRDefault="00A5133E" w:rsidP="000F4560">
      <w:pPr>
        <w:rPr>
          <w:lang w:val="en-GB"/>
        </w:rPr>
      </w:pPr>
    </w:p>
    <w:p w14:paraId="4E5542D6" w14:textId="77777777" w:rsidR="00A5133E" w:rsidRPr="000F4560" w:rsidRDefault="00A5133E" w:rsidP="000F4560">
      <w:pPr>
        <w:rPr>
          <w:lang w:val="en-GB"/>
        </w:rPr>
      </w:pPr>
    </w:p>
    <w:p w14:paraId="2ECFB6B9" w14:textId="01BACE76" w:rsidR="00A5133E" w:rsidRPr="00A5133E" w:rsidRDefault="008A579A" w:rsidP="00BA0F54">
      <w:pPr>
        <w:pStyle w:val="Heading1"/>
      </w:pPr>
      <w:r>
        <w:lastRenderedPageBreak/>
        <w:t xml:space="preserve">Project </w:t>
      </w:r>
      <w:r w:rsidR="00A5133E">
        <w:t>OVERVIEW</w:t>
      </w:r>
    </w:p>
    <w:p w14:paraId="05A70D0A" w14:textId="54F42B0D" w:rsidR="005E3F68" w:rsidRPr="005E3F68" w:rsidRDefault="0048065D" w:rsidP="005E3F68">
      <w:pPr>
        <w:pStyle w:val="Heading2"/>
      </w:pPr>
      <w:r>
        <w:t>PROJECT TITLE</w:t>
      </w:r>
    </w:p>
    <w:p w14:paraId="15ABA52A" w14:textId="344D704B" w:rsidR="005E3F68" w:rsidRDefault="002E1406" w:rsidP="002E1406">
      <w:pPr>
        <w:rPr>
          <w:i/>
          <w:lang w:val="en-GB"/>
        </w:rPr>
      </w:pPr>
      <w:r w:rsidRPr="002E1406">
        <w:rPr>
          <w:b/>
          <w:i/>
          <w:lang w:val="en-GB"/>
        </w:rPr>
        <w:t>Gaussian Process Regression</w:t>
      </w:r>
      <w:r w:rsidRPr="002E1406">
        <w:rPr>
          <w:i/>
          <w:lang w:val="en-GB"/>
        </w:rPr>
        <w:t xml:space="preserve"> and </w:t>
      </w:r>
      <w:r w:rsidRPr="002E1406">
        <w:rPr>
          <w:b/>
          <w:i/>
          <w:lang w:val="en-GB"/>
        </w:rPr>
        <w:t>Bayesian Model Averaged</w:t>
      </w:r>
      <w:r w:rsidRPr="002E1406">
        <w:rPr>
          <w:i/>
          <w:lang w:val="en-GB"/>
        </w:rPr>
        <w:t xml:space="preserve"> based Online </w:t>
      </w:r>
      <w:r w:rsidRPr="002E1406">
        <w:rPr>
          <w:b/>
          <w:i/>
          <w:lang w:val="en-GB"/>
        </w:rPr>
        <w:t>Quality Prediction</w:t>
      </w:r>
      <w:r w:rsidRPr="002E1406">
        <w:rPr>
          <w:i/>
          <w:lang w:val="en-GB"/>
        </w:rPr>
        <w:t xml:space="preserve"> for </w:t>
      </w:r>
      <w:r w:rsidRPr="002E1406">
        <w:rPr>
          <w:b/>
          <w:i/>
          <w:lang w:val="en-GB"/>
        </w:rPr>
        <w:t>Multiphase</w:t>
      </w:r>
      <w:r w:rsidRPr="002E1406">
        <w:rPr>
          <w:i/>
          <w:lang w:val="en-GB"/>
        </w:rPr>
        <w:t xml:space="preserve"> Batch Processes with </w:t>
      </w:r>
      <w:r w:rsidRPr="002E1406">
        <w:rPr>
          <w:b/>
          <w:i/>
          <w:lang w:val="en-GB"/>
        </w:rPr>
        <w:t>Uneven Duration</w:t>
      </w:r>
      <w:r w:rsidRPr="002E1406">
        <w:rPr>
          <w:i/>
          <w:lang w:val="en-GB"/>
        </w:rPr>
        <w:t xml:space="preserve"> and </w:t>
      </w:r>
      <w:r w:rsidRPr="002E1406">
        <w:rPr>
          <w:b/>
          <w:i/>
          <w:lang w:val="en-GB"/>
        </w:rPr>
        <w:t>Between-Phase Transient Dynamics</w:t>
      </w:r>
      <w:r w:rsidRPr="002E1406">
        <w:rPr>
          <w:i/>
          <w:lang w:val="en-GB"/>
        </w:rPr>
        <w:t xml:space="preserve"> </w:t>
      </w:r>
    </w:p>
    <w:p w14:paraId="19D9C6C7" w14:textId="77777777" w:rsidR="00203C9B" w:rsidRPr="002E1406" w:rsidRDefault="00203C9B" w:rsidP="002E1406">
      <w:pPr>
        <w:rPr>
          <w:i/>
          <w:lang w:val="en-GB"/>
        </w:rPr>
      </w:pPr>
    </w:p>
    <w:p w14:paraId="29F0723E" w14:textId="6FCEA745" w:rsidR="00FA400F" w:rsidRDefault="008A579A" w:rsidP="002C1E62">
      <w:pPr>
        <w:pStyle w:val="Heading2"/>
      </w:pPr>
      <w:r>
        <w:t xml:space="preserve">PROJECT </w:t>
      </w:r>
      <w:r w:rsidR="00A5133E">
        <w:t>BREAKDOWN</w:t>
      </w:r>
    </w:p>
    <w:tbl>
      <w:tblPr>
        <w:tblStyle w:val="TableGrid"/>
        <w:tblW w:w="0" w:type="auto"/>
        <w:tblInd w:w="-377" w:type="dxa"/>
        <w:tblLook w:val="04A0" w:firstRow="1" w:lastRow="0" w:firstColumn="1" w:lastColumn="0" w:noHBand="0" w:noVBand="1"/>
      </w:tblPr>
      <w:tblGrid>
        <w:gridCol w:w="1877"/>
        <w:gridCol w:w="1614"/>
        <w:gridCol w:w="6515"/>
      </w:tblGrid>
      <w:tr w:rsidR="002E1406" w14:paraId="1B7CA163" w14:textId="77777777" w:rsidTr="00D2421A">
        <w:trPr>
          <w:trHeight w:val="533"/>
        </w:trPr>
        <w:tc>
          <w:tcPr>
            <w:tcW w:w="0" w:type="auto"/>
            <w:shd w:val="clear" w:color="auto" w:fill="F2F2F2" w:themeFill="background1" w:themeFillShade="F2"/>
          </w:tcPr>
          <w:p w14:paraId="1788E858" w14:textId="0D1C6836" w:rsidR="002E1406" w:rsidRPr="00D2421A" w:rsidRDefault="002E1406" w:rsidP="002E1406">
            <w:pPr>
              <w:rPr>
                <w:b/>
                <w:sz w:val="22"/>
                <w:u w:val="single"/>
                <w:lang w:val="en-GB"/>
              </w:rPr>
            </w:pPr>
            <w:r w:rsidRPr="00D2421A">
              <w:rPr>
                <w:b/>
                <w:sz w:val="22"/>
                <w:u w:val="single"/>
                <w:lang w:val="en-GB"/>
              </w:rPr>
              <w:t>Step</w:t>
            </w:r>
          </w:p>
        </w:tc>
        <w:tc>
          <w:tcPr>
            <w:tcW w:w="1614" w:type="dxa"/>
            <w:shd w:val="clear" w:color="auto" w:fill="F2F2F2" w:themeFill="background1" w:themeFillShade="F2"/>
          </w:tcPr>
          <w:p w14:paraId="7A463675" w14:textId="6EE49599" w:rsidR="002E1406" w:rsidRPr="00D2421A" w:rsidRDefault="002E1406" w:rsidP="002E1406">
            <w:pPr>
              <w:rPr>
                <w:b/>
                <w:sz w:val="22"/>
                <w:u w:val="single"/>
                <w:lang w:val="en-GB"/>
              </w:rPr>
            </w:pPr>
            <w:r w:rsidRPr="00D2421A">
              <w:rPr>
                <w:b/>
                <w:sz w:val="22"/>
                <w:u w:val="single"/>
                <w:lang w:val="en-GB"/>
              </w:rPr>
              <w:t>Technique</w:t>
            </w:r>
          </w:p>
        </w:tc>
        <w:tc>
          <w:tcPr>
            <w:tcW w:w="6515" w:type="dxa"/>
            <w:shd w:val="clear" w:color="auto" w:fill="F2F2F2" w:themeFill="background1" w:themeFillShade="F2"/>
          </w:tcPr>
          <w:p w14:paraId="72A41312" w14:textId="6CFC8E4F" w:rsidR="002E1406" w:rsidRPr="00D2421A" w:rsidRDefault="00D4330F" w:rsidP="002E1406">
            <w:pPr>
              <w:rPr>
                <w:b/>
                <w:sz w:val="22"/>
                <w:u w:val="single"/>
                <w:lang w:val="en-GB"/>
              </w:rPr>
            </w:pPr>
            <w:r w:rsidRPr="00D2421A">
              <w:rPr>
                <w:b/>
                <w:sz w:val="22"/>
                <w:u w:val="single"/>
                <w:lang w:val="en-GB"/>
              </w:rPr>
              <w:t>Comment</w:t>
            </w:r>
          </w:p>
        </w:tc>
      </w:tr>
      <w:tr w:rsidR="002E1406" w14:paraId="410B64A8" w14:textId="77777777" w:rsidTr="00D2421A">
        <w:trPr>
          <w:trHeight w:val="1159"/>
        </w:trPr>
        <w:tc>
          <w:tcPr>
            <w:tcW w:w="0" w:type="auto"/>
            <w:vAlign w:val="center"/>
          </w:tcPr>
          <w:p w14:paraId="17481295" w14:textId="39BEE0DB" w:rsidR="002E1406" w:rsidRPr="00D2421A" w:rsidRDefault="00D4330F" w:rsidP="00D2421A">
            <w:pPr>
              <w:jc w:val="center"/>
              <w:rPr>
                <w:sz w:val="22"/>
                <w:lang w:val="en-GB"/>
              </w:rPr>
            </w:pPr>
            <w:r w:rsidRPr="00D2421A">
              <w:rPr>
                <w:sz w:val="22"/>
                <w:lang w:val="en-GB"/>
              </w:rPr>
              <w:t>Data Generation</w:t>
            </w:r>
          </w:p>
        </w:tc>
        <w:tc>
          <w:tcPr>
            <w:tcW w:w="1614" w:type="dxa"/>
          </w:tcPr>
          <w:p w14:paraId="42FD99C6" w14:textId="3460B56A" w:rsidR="002E1406" w:rsidRPr="00D2421A" w:rsidRDefault="006E5DCC" w:rsidP="00D2421A">
            <w:pPr>
              <w:jc w:val="center"/>
              <w:rPr>
                <w:sz w:val="22"/>
                <w:lang w:val="en-GB"/>
              </w:rPr>
            </w:pPr>
            <w:r w:rsidRPr="00D2421A">
              <w:rPr>
                <w:sz w:val="22"/>
                <w:lang w:val="en-GB"/>
              </w:rPr>
              <w:t>Fed-Batch Penicillin in Simulink</w:t>
            </w:r>
          </w:p>
        </w:tc>
        <w:tc>
          <w:tcPr>
            <w:tcW w:w="6515" w:type="dxa"/>
          </w:tcPr>
          <w:p w14:paraId="02A7F2B4" w14:textId="77777777" w:rsidR="002E1406" w:rsidRPr="00D2421A" w:rsidRDefault="006E5DCC" w:rsidP="002E1406">
            <w:pPr>
              <w:rPr>
                <w:sz w:val="22"/>
                <w:lang w:val="en-GB"/>
              </w:rPr>
            </w:pPr>
            <w:r w:rsidRPr="00D2421A">
              <w:rPr>
                <w:sz w:val="22"/>
                <w:lang w:val="en-GB"/>
              </w:rPr>
              <w:t>Benchmark for batch process monitoring</w:t>
            </w:r>
          </w:p>
          <w:p w14:paraId="24EABF8C" w14:textId="59350AB0" w:rsidR="006E5DCC" w:rsidRPr="00D2421A" w:rsidRDefault="006E5DCC" w:rsidP="006E5DCC">
            <w:pPr>
              <w:pStyle w:val="ListParagraph"/>
              <w:numPr>
                <w:ilvl w:val="0"/>
                <w:numId w:val="34"/>
              </w:numPr>
              <w:rPr>
                <w:rFonts w:eastAsiaTheme="minorHAnsi"/>
                <w:sz w:val="22"/>
                <w:lang w:val="en-GB"/>
              </w:rPr>
            </w:pPr>
            <w:r w:rsidRPr="00D2421A">
              <w:rPr>
                <w:rFonts w:eastAsiaTheme="minorHAnsi"/>
                <w:sz w:val="22"/>
                <w:lang w:val="en-GB"/>
              </w:rPr>
              <w:t>Inherently multiphase &amp; nonlinear</w:t>
            </w:r>
          </w:p>
          <w:p w14:paraId="3842B4FD" w14:textId="77777777" w:rsidR="006E5DCC" w:rsidRPr="00D2421A" w:rsidRDefault="006E5DCC" w:rsidP="006E5DCC">
            <w:pPr>
              <w:pStyle w:val="ListParagraph"/>
              <w:numPr>
                <w:ilvl w:val="0"/>
                <w:numId w:val="34"/>
              </w:numPr>
              <w:rPr>
                <w:sz w:val="22"/>
                <w:lang w:val="en-GB"/>
              </w:rPr>
            </w:pPr>
            <w:r w:rsidRPr="00D2421A">
              <w:rPr>
                <w:sz w:val="22"/>
                <w:lang w:val="en-GB"/>
              </w:rPr>
              <w:t>Variations in initial conditions</w:t>
            </w:r>
          </w:p>
          <w:p w14:paraId="7226164A" w14:textId="02644474" w:rsidR="006E5DCC" w:rsidRPr="00D2421A" w:rsidRDefault="006E5DCC" w:rsidP="006E5DCC">
            <w:pPr>
              <w:pStyle w:val="ListParagraph"/>
              <w:numPr>
                <w:ilvl w:val="0"/>
                <w:numId w:val="34"/>
              </w:numPr>
              <w:rPr>
                <w:sz w:val="22"/>
                <w:lang w:val="en-GB"/>
              </w:rPr>
            </w:pPr>
            <w:r w:rsidRPr="00D2421A">
              <w:rPr>
                <w:sz w:val="22"/>
                <w:lang w:val="en-GB"/>
              </w:rPr>
              <w:t>Noise on certain signals</w:t>
            </w:r>
          </w:p>
          <w:p w14:paraId="3A32008E" w14:textId="5FC99F7B" w:rsidR="006E5DCC" w:rsidRPr="00D2421A" w:rsidRDefault="006E5DCC" w:rsidP="006E5DCC">
            <w:pPr>
              <w:pStyle w:val="ListParagraph"/>
              <w:numPr>
                <w:ilvl w:val="0"/>
                <w:numId w:val="34"/>
              </w:numPr>
              <w:rPr>
                <w:sz w:val="22"/>
                <w:lang w:val="en-GB"/>
              </w:rPr>
            </w:pPr>
            <w:r w:rsidRPr="00D2421A">
              <w:rPr>
                <w:sz w:val="22"/>
                <w:lang w:val="en-GB"/>
              </w:rPr>
              <w:t>Time delays in quality measurements</w:t>
            </w:r>
            <w:r w:rsidR="002C1E62">
              <w:rPr>
                <w:sz w:val="22"/>
                <w:lang w:val="en-GB"/>
              </w:rPr>
              <w:t xml:space="preserve"> (Z.O.H)</w:t>
            </w:r>
          </w:p>
          <w:p w14:paraId="16010AE3" w14:textId="63D2D1EB" w:rsidR="006E5DCC" w:rsidRPr="00D2421A" w:rsidRDefault="006E5DCC" w:rsidP="00D2421A">
            <w:pPr>
              <w:pStyle w:val="ListParagraph"/>
              <w:numPr>
                <w:ilvl w:val="0"/>
                <w:numId w:val="34"/>
              </w:numPr>
              <w:rPr>
                <w:sz w:val="22"/>
                <w:lang w:val="en-GB"/>
              </w:rPr>
            </w:pPr>
            <w:r w:rsidRPr="00D2421A">
              <w:rPr>
                <w:sz w:val="22"/>
                <w:lang w:val="en-GB"/>
              </w:rPr>
              <w:t>Variation in timing of</w:t>
            </w:r>
            <w:r w:rsidR="00D2421A" w:rsidRPr="00D2421A">
              <w:rPr>
                <w:sz w:val="22"/>
                <w:lang w:val="en-GB"/>
              </w:rPr>
              <w:t xml:space="preserve"> key sequences</w:t>
            </w:r>
          </w:p>
        </w:tc>
      </w:tr>
      <w:tr w:rsidR="00D2421A" w14:paraId="4E410138" w14:textId="77777777" w:rsidTr="00D2421A">
        <w:trPr>
          <w:trHeight w:val="337"/>
        </w:trPr>
        <w:tc>
          <w:tcPr>
            <w:tcW w:w="0" w:type="auto"/>
            <w:gridSpan w:val="3"/>
            <w:shd w:val="clear" w:color="auto" w:fill="D6E3BC" w:themeFill="accent3" w:themeFillTint="66"/>
          </w:tcPr>
          <w:p w14:paraId="3EEE124E" w14:textId="6BACB82C" w:rsidR="00D2421A" w:rsidRPr="00D2421A" w:rsidRDefault="00D2421A" w:rsidP="00D2421A">
            <w:pPr>
              <w:jc w:val="center"/>
              <w:rPr>
                <w:b/>
                <w:sz w:val="22"/>
                <w:u w:val="single"/>
                <w:lang w:val="en-GB"/>
              </w:rPr>
            </w:pPr>
            <w:r w:rsidRPr="00D2421A">
              <w:rPr>
                <w:b/>
                <w:sz w:val="22"/>
                <w:u w:val="single"/>
                <w:lang w:val="en-GB"/>
              </w:rPr>
              <w:t>Data Pre-Processing</w:t>
            </w:r>
          </w:p>
        </w:tc>
      </w:tr>
      <w:tr w:rsidR="00D2421A" w14:paraId="79BF0A14" w14:textId="77777777" w:rsidTr="00D2421A">
        <w:trPr>
          <w:trHeight w:val="533"/>
        </w:trPr>
        <w:tc>
          <w:tcPr>
            <w:tcW w:w="0" w:type="auto"/>
            <w:shd w:val="clear" w:color="auto" w:fill="EAF1DD" w:themeFill="accent3" w:themeFillTint="33"/>
            <w:vAlign w:val="center"/>
          </w:tcPr>
          <w:p w14:paraId="2ED894BE" w14:textId="5C225609" w:rsidR="00D4330F" w:rsidRPr="00D2421A" w:rsidRDefault="00D4330F" w:rsidP="00D2421A">
            <w:pPr>
              <w:jc w:val="center"/>
              <w:rPr>
                <w:sz w:val="22"/>
                <w:lang w:val="en-GB"/>
              </w:rPr>
            </w:pPr>
            <w:r w:rsidRPr="00D2421A">
              <w:rPr>
                <w:sz w:val="22"/>
                <w:lang w:val="en-GB"/>
              </w:rPr>
              <w:t>Alignment</w:t>
            </w:r>
          </w:p>
        </w:tc>
        <w:tc>
          <w:tcPr>
            <w:tcW w:w="1614" w:type="dxa"/>
            <w:shd w:val="clear" w:color="auto" w:fill="EAF1DD" w:themeFill="accent3" w:themeFillTint="33"/>
          </w:tcPr>
          <w:p w14:paraId="45CEF6DE" w14:textId="39C7028A" w:rsidR="002E1406" w:rsidRPr="00D2421A" w:rsidRDefault="006E5DCC" w:rsidP="00D2421A">
            <w:pPr>
              <w:jc w:val="center"/>
              <w:rPr>
                <w:sz w:val="22"/>
                <w:lang w:val="en-GB"/>
              </w:rPr>
            </w:pPr>
            <w:r w:rsidRPr="00D2421A">
              <w:rPr>
                <w:sz w:val="22"/>
                <w:lang w:val="en-GB"/>
              </w:rPr>
              <w:t>DTW/IV</w:t>
            </w:r>
          </w:p>
        </w:tc>
        <w:tc>
          <w:tcPr>
            <w:tcW w:w="6515" w:type="dxa"/>
            <w:shd w:val="clear" w:color="auto" w:fill="EAF1DD" w:themeFill="accent3" w:themeFillTint="33"/>
          </w:tcPr>
          <w:p w14:paraId="57746B88" w14:textId="39D3999E" w:rsidR="002E1406" w:rsidRDefault="00F833BC" w:rsidP="002E1406">
            <w:pPr>
              <w:rPr>
                <w:sz w:val="22"/>
                <w:lang w:val="en-GB"/>
              </w:rPr>
            </w:pPr>
            <w:r>
              <w:rPr>
                <w:sz w:val="22"/>
                <w:lang w:val="en-GB"/>
              </w:rPr>
              <w:t>Performed</w:t>
            </w:r>
            <w:r w:rsidR="006E5DCC" w:rsidRPr="00D2421A">
              <w:rPr>
                <w:sz w:val="22"/>
                <w:lang w:val="en-GB"/>
              </w:rPr>
              <w:t xml:space="preserve"> comparatively with DTW and Indicator Variable (IV)</w:t>
            </w:r>
          </w:p>
          <w:p w14:paraId="179FD5C9" w14:textId="6C0D82EA" w:rsidR="002C1E62" w:rsidRPr="00D2421A" w:rsidRDefault="002C1E62" w:rsidP="002C1E62">
            <w:pPr>
              <w:pStyle w:val="ListParagraph"/>
              <w:numPr>
                <w:ilvl w:val="0"/>
                <w:numId w:val="34"/>
              </w:numPr>
              <w:rPr>
                <w:rFonts w:eastAsiaTheme="minorHAnsi"/>
                <w:sz w:val="22"/>
                <w:lang w:val="en-GB"/>
              </w:rPr>
            </w:pPr>
            <w:proofErr w:type="spellStart"/>
            <w:r>
              <w:rPr>
                <w:rFonts w:eastAsiaTheme="minorHAnsi"/>
                <w:sz w:val="22"/>
                <w:lang w:val="en-GB"/>
              </w:rPr>
              <w:t>Assymmetic</w:t>
            </w:r>
            <w:proofErr w:type="spellEnd"/>
            <w:r>
              <w:rPr>
                <w:rFonts w:eastAsiaTheme="minorHAnsi"/>
                <w:sz w:val="22"/>
                <w:lang w:val="en-GB"/>
              </w:rPr>
              <w:t xml:space="preserve"> DTW with </w:t>
            </w:r>
            <w:r w:rsidR="00472AB8">
              <w:rPr>
                <w:rFonts w:eastAsiaTheme="minorHAnsi"/>
                <w:sz w:val="22"/>
                <w:lang w:val="en-GB"/>
              </w:rPr>
              <w:t>optimal warping window</w:t>
            </w:r>
          </w:p>
          <w:p w14:paraId="2FE1852E" w14:textId="1E28BDB6" w:rsidR="002C1E62" w:rsidRPr="002C1E62" w:rsidRDefault="00472AB8" w:rsidP="00472AB8">
            <w:pPr>
              <w:pStyle w:val="ListParagraph"/>
              <w:numPr>
                <w:ilvl w:val="0"/>
                <w:numId w:val="34"/>
              </w:numPr>
              <w:rPr>
                <w:sz w:val="22"/>
                <w:lang w:val="en-GB"/>
              </w:rPr>
            </w:pPr>
            <w:r>
              <w:rPr>
                <w:sz w:val="22"/>
                <w:lang w:val="en-GB"/>
              </w:rPr>
              <w:t xml:space="preserve">Indicator Variable – % Volume change </w:t>
            </w:r>
          </w:p>
        </w:tc>
      </w:tr>
      <w:tr w:rsidR="00D4330F" w14:paraId="3E4EA6AD" w14:textId="77777777" w:rsidTr="00D2421A">
        <w:trPr>
          <w:trHeight w:val="533"/>
        </w:trPr>
        <w:tc>
          <w:tcPr>
            <w:tcW w:w="0" w:type="auto"/>
            <w:shd w:val="clear" w:color="auto" w:fill="EAF1DD" w:themeFill="accent3" w:themeFillTint="33"/>
            <w:vAlign w:val="center"/>
          </w:tcPr>
          <w:p w14:paraId="3A005D59" w14:textId="2C4B8EA2" w:rsidR="00D4330F" w:rsidRPr="00D2421A" w:rsidRDefault="00D4330F" w:rsidP="00D2421A">
            <w:pPr>
              <w:jc w:val="center"/>
              <w:rPr>
                <w:sz w:val="22"/>
                <w:lang w:val="en-GB"/>
              </w:rPr>
            </w:pPr>
            <w:r w:rsidRPr="00D2421A">
              <w:rPr>
                <w:sz w:val="22"/>
                <w:lang w:val="en-GB"/>
              </w:rPr>
              <w:t>Unfolding</w:t>
            </w:r>
          </w:p>
        </w:tc>
        <w:tc>
          <w:tcPr>
            <w:tcW w:w="1614" w:type="dxa"/>
            <w:shd w:val="clear" w:color="auto" w:fill="EAF1DD" w:themeFill="accent3" w:themeFillTint="33"/>
          </w:tcPr>
          <w:p w14:paraId="3B09E311" w14:textId="073D1910" w:rsidR="00D4330F" w:rsidRPr="00D2421A" w:rsidRDefault="006E5DCC" w:rsidP="00D2421A">
            <w:pPr>
              <w:jc w:val="center"/>
              <w:rPr>
                <w:sz w:val="22"/>
                <w:lang w:val="en-GB"/>
              </w:rPr>
            </w:pPr>
            <w:r w:rsidRPr="00D2421A">
              <w:rPr>
                <w:sz w:val="22"/>
                <w:lang w:val="en-GB"/>
              </w:rPr>
              <w:t>Variable-wise</w:t>
            </w:r>
          </w:p>
        </w:tc>
        <w:tc>
          <w:tcPr>
            <w:tcW w:w="6515" w:type="dxa"/>
            <w:shd w:val="clear" w:color="auto" w:fill="EAF1DD" w:themeFill="accent3" w:themeFillTint="33"/>
          </w:tcPr>
          <w:p w14:paraId="0558E4D0" w14:textId="0D1892FC" w:rsidR="00D4330F" w:rsidRPr="00D2421A" w:rsidRDefault="006E5DCC" w:rsidP="002E1406">
            <w:pPr>
              <w:rPr>
                <w:sz w:val="22"/>
                <w:lang w:val="en-GB"/>
              </w:rPr>
            </w:pPr>
            <w:r w:rsidRPr="00D2421A">
              <w:rPr>
                <w:sz w:val="22"/>
                <w:lang w:val="en-GB"/>
              </w:rPr>
              <w:t>Variable-wise to account for unequal lengths</w:t>
            </w:r>
          </w:p>
        </w:tc>
      </w:tr>
      <w:tr w:rsidR="00D4330F" w14:paraId="63E54EA3" w14:textId="77777777" w:rsidTr="00D2421A">
        <w:trPr>
          <w:trHeight w:val="533"/>
        </w:trPr>
        <w:tc>
          <w:tcPr>
            <w:tcW w:w="0" w:type="auto"/>
            <w:shd w:val="clear" w:color="auto" w:fill="EAF1DD" w:themeFill="accent3" w:themeFillTint="33"/>
            <w:vAlign w:val="center"/>
          </w:tcPr>
          <w:p w14:paraId="3DF09BAC" w14:textId="69AB9DE3" w:rsidR="00D4330F" w:rsidRPr="00D2421A" w:rsidRDefault="00D4330F" w:rsidP="00D2421A">
            <w:pPr>
              <w:jc w:val="center"/>
              <w:rPr>
                <w:sz w:val="22"/>
                <w:lang w:val="en-GB"/>
              </w:rPr>
            </w:pPr>
            <w:r w:rsidRPr="00D2421A">
              <w:rPr>
                <w:sz w:val="22"/>
                <w:lang w:val="en-GB"/>
              </w:rPr>
              <w:t>Dimensional Reduction</w:t>
            </w:r>
          </w:p>
        </w:tc>
        <w:tc>
          <w:tcPr>
            <w:tcW w:w="1614" w:type="dxa"/>
            <w:shd w:val="clear" w:color="auto" w:fill="EAF1DD" w:themeFill="accent3" w:themeFillTint="33"/>
          </w:tcPr>
          <w:p w14:paraId="5290F5C4" w14:textId="03821DDA" w:rsidR="00D4330F" w:rsidRPr="00D2421A" w:rsidRDefault="006E5DCC" w:rsidP="00D2421A">
            <w:pPr>
              <w:jc w:val="center"/>
              <w:rPr>
                <w:sz w:val="22"/>
                <w:lang w:val="en-GB"/>
              </w:rPr>
            </w:pPr>
            <w:r w:rsidRPr="00D2421A">
              <w:rPr>
                <w:sz w:val="22"/>
                <w:lang w:val="en-GB"/>
              </w:rPr>
              <w:t>PCA</w:t>
            </w:r>
          </w:p>
        </w:tc>
        <w:tc>
          <w:tcPr>
            <w:tcW w:w="6515" w:type="dxa"/>
            <w:shd w:val="clear" w:color="auto" w:fill="EAF1DD" w:themeFill="accent3" w:themeFillTint="33"/>
          </w:tcPr>
          <w:p w14:paraId="1E3149B4" w14:textId="23A23E94" w:rsidR="00D4330F" w:rsidRPr="00D2421A" w:rsidRDefault="006E5DCC" w:rsidP="00472AB8">
            <w:pPr>
              <w:rPr>
                <w:sz w:val="22"/>
                <w:lang w:val="en-GB"/>
              </w:rPr>
            </w:pPr>
            <w:r w:rsidRPr="00D2421A">
              <w:rPr>
                <w:sz w:val="22"/>
                <w:lang w:val="en-GB"/>
              </w:rPr>
              <w:t>Reduce 1</w:t>
            </w:r>
            <w:r w:rsidR="00472AB8">
              <w:rPr>
                <w:sz w:val="22"/>
                <w:lang w:val="en-GB"/>
              </w:rPr>
              <w:t>1</w:t>
            </w:r>
            <w:r w:rsidRPr="00D2421A">
              <w:rPr>
                <w:sz w:val="22"/>
                <w:lang w:val="en-GB"/>
              </w:rPr>
              <w:t xml:space="preserve"> input variables to lower dimension</w:t>
            </w:r>
          </w:p>
        </w:tc>
      </w:tr>
      <w:tr w:rsidR="00D2421A" w14:paraId="7A8B5FE9" w14:textId="77777777" w:rsidTr="00D2421A">
        <w:trPr>
          <w:trHeight w:val="533"/>
        </w:trPr>
        <w:tc>
          <w:tcPr>
            <w:tcW w:w="0" w:type="auto"/>
            <w:gridSpan w:val="3"/>
            <w:shd w:val="clear" w:color="auto" w:fill="B8CCE4" w:themeFill="accent1" w:themeFillTint="66"/>
          </w:tcPr>
          <w:p w14:paraId="40C9032B" w14:textId="325548A5" w:rsidR="00D2421A" w:rsidRPr="00D2421A" w:rsidRDefault="00D2421A" w:rsidP="00D2421A">
            <w:pPr>
              <w:jc w:val="center"/>
              <w:rPr>
                <w:b/>
                <w:sz w:val="22"/>
                <w:u w:val="single"/>
                <w:lang w:val="en-GB"/>
              </w:rPr>
            </w:pPr>
            <w:r w:rsidRPr="00D2421A">
              <w:rPr>
                <w:b/>
                <w:sz w:val="22"/>
                <w:u w:val="single"/>
                <w:lang w:val="en-GB"/>
              </w:rPr>
              <w:t>Offline Modelling</w:t>
            </w:r>
          </w:p>
        </w:tc>
      </w:tr>
      <w:tr w:rsidR="00D4330F" w14:paraId="5CDC10AA" w14:textId="77777777" w:rsidTr="00D2421A">
        <w:trPr>
          <w:trHeight w:val="533"/>
        </w:trPr>
        <w:tc>
          <w:tcPr>
            <w:tcW w:w="0" w:type="auto"/>
            <w:shd w:val="clear" w:color="auto" w:fill="DBE5F1" w:themeFill="accent1" w:themeFillTint="33"/>
            <w:vAlign w:val="center"/>
          </w:tcPr>
          <w:p w14:paraId="6B267503" w14:textId="77D500C7" w:rsidR="00D4330F" w:rsidRPr="00D2421A" w:rsidRDefault="00D4330F" w:rsidP="00D2421A">
            <w:pPr>
              <w:jc w:val="center"/>
              <w:rPr>
                <w:sz w:val="22"/>
                <w:lang w:val="en-GB"/>
              </w:rPr>
            </w:pPr>
            <w:r w:rsidRPr="00D2421A">
              <w:rPr>
                <w:sz w:val="22"/>
                <w:lang w:val="en-GB"/>
              </w:rPr>
              <w:t>Phase Detection</w:t>
            </w:r>
          </w:p>
        </w:tc>
        <w:tc>
          <w:tcPr>
            <w:tcW w:w="1614" w:type="dxa"/>
            <w:shd w:val="clear" w:color="auto" w:fill="DBE5F1" w:themeFill="accent1" w:themeFillTint="33"/>
          </w:tcPr>
          <w:p w14:paraId="3D63E3BC" w14:textId="24581754" w:rsidR="00D4330F" w:rsidRPr="00D2421A" w:rsidRDefault="006E5DCC" w:rsidP="00D2421A">
            <w:pPr>
              <w:jc w:val="center"/>
              <w:rPr>
                <w:sz w:val="22"/>
                <w:lang w:val="en-GB"/>
              </w:rPr>
            </w:pPr>
            <w:r w:rsidRPr="00D2421A">
              <w:rPr>
                <w:sz w:val="22"/>
                <w:lang w:val="en-GB"/>
              </w:rPr>
              <w:t>K-means, DBSCAN, GMM</w:t>
            </w:r>
          </w:p>
        </w:tc>
        <w:tc>
          <w:tcPr>
            <w:tcW w:w="6515" w:type="dxa"/>
            <w:shd w:val="clear" w:color="auto" w:fill="DBE5F1" w:themeFill="accent1" w:themeFillTint="33"/>
          </w:tcPr>
          <w:p w14:paraId="604F7DCC" w14:textId="77777777" w:rsidR="00D4330F" w:rsidRPr="00D2421A" w:rsidRDefault="006E5DCC" w:rsidP="002E1406">
            <w:pPr>
              <w:rPr>
                <w:sz w:val="22"/>
                <w:lang w:val="en-GB"/>
              </w:rPr>
            </w:pPr>
            <w:r w:rsidRPr="00D2421A">
              <w:rPr>
                <w:sz w:val="22"/>
                <w:lang w:val="en-GB"/>
              </w:rPr>
              <w:t xml:space="preserve">K-means and </w:t>
            </w:r>
            <w:proofErr w:type="spellStart"/>
            <w:r w:rsidRPr="00D2421A">
              <w:rPr>
                <w:sz w:val="22"/>
                <w:lang w:val="en-GB"/>
              </w:rPr>
              <w:t>DBScan</w:t>
            </w:r>
            <w:proofErr w:type="spellEnd"/>
            <w:r w:rsidRPr="00D2421A">
              <w:rPr>
                <w:sz w:val="22"/>
                <w:lang w:val="en-GB"/>
              </w:rPr>
              <w:t xml:space="preserve"> used as a screening input for number of clusters.</w:t>
            </w:r>
          </w:p>
          <w:p w14:paraId="3C246FA6" w14:textId="29B581CE" w:rsidR="006E5DCC" w:rsidRPr="00D2421A" w:rsidRDefault="006E5DCC" w:rsidP="002E1406">
            <w:pPr>
              <w:rPr>
                <w:sz w:val="22"/>
                <w:lang w:val="en-GB"/>
              </w:rPr>
            </w:pPr>
            <w:r w:rsidRPr="00D2421A">
              <w:rPr>
                <w:sz w:val="22"/>
                <w:lang w:val="en-GB"/>
              </w:rPr>
              <w:t>Soft-GMM integrated with AIC and BIC for final selection. Non-shared covariance structures if viable.</w:t>
            </w:r>
          </w:p>
        </w:tc>
      </w:tr>
      <w:tr w:rsidR="00D4330F" w14:paraId="135B6F1B" w14:textId="77777777" w:rsidTr="00D2421A">
        <w:trPr>
          <w:trHeight w:val="533"/>
        </w:trPr>
        <w:tc>
          <w:tcPr>
            <w:tcW w:w="0" w:type="auto"/>
            <w:shd w:val="clear" w:color="auto" w:fill="DBE5F1" w:themeFill="accent1" w:themeFillTint="33"/>
            <w:vAlign w:val="center"/>
          </w:tcPr>
          <w:p w14:paraId="6EA0FD51" w14:textId="418BC10A" w:rsidR="00D4330F" w:rsidRPr="00D2421A" w:rsidRDefault="00D4330F" w:rsidP="00D2421A">
            <w:pPr>
              <w:jc w:val="center"/>
              <w:rPr>
                <w:sz w:val="22"/>
                <w:lang w:val="en-GB"/>
              </w:rPr>
            </w:pPr>
            <w:r w:rsidRPr="00D2421A">
              <w:rPr>
                <w:sz w:val="22"/>
                <w:lang w:val="en-GB"/>
              </w:rPr>
              <w:t>Local Predictive Model</w:t>
            </w:r>
          </w:p>
        </w:tc>
        <w:tc>
          <w:tcPr>
            <w:tcW w:w="1614" w:type="dxa"/>
            <w:shd w:val="clear" w:color="auto" w:fill="DBE5F1" w:themeFill="accent1" w:themeFillTint="33"/>
          </w:tcPr>
          <w:p w14:paraId="3122FB9F" w14:textId="034B002F" w:rsidR="00D4330F" w:rsidRPr="00D2421A" w:rsidRDefault="006E5DCC" w:rsidP="00D2421A">
            <w:pPr>
              <w:jc w:val="center"/>
              <w:rPr>
                <w:sz w:val="22"/>
                <w:lang w:val="en-GB"/>
              </w:rPr>
            </w:pPr>
            <w:r w:rsidRPr="00D2421A">
              <w:rPr>
                <w:sz w:val="22"/>
                <w:lang w:val="en-GB"/>
              </w:rPr>
              <w:t>GPR</w:t>
            </w:r>
          </w:p>
        </w:tc>
        <w:tc>
          <w:tcPr>
            <w:tcW w:w="6515" w:type="dxa"/>
            <w:shd w:val="clear" w:color="auto" w:fill="DBE5F1" w:themeFill="accent1" w:themeFillTint="33"/>
          </w:tcPr>
          <w:p w14:paraId="261BCB85" w14:textId="265C75B0" w:rsidR="00D4330F" w:rsidRPr="00D2421A" w:rsidRDefault="006E5DCC" w:rsidP="002E1406">
            <w:pPr>
              <w:rPr>
                <w:sz w:val="22"/>
                <w:lang w:val="en-GB"/>
              </w:rPr>
            </w:pPr>
            <w:r w:rsidRPr="00D2421A">
              <w:rPr>
                <w:sz w:val="22"/>
                <w:lang w:val="en-GB"/>
              </w:rPr>
              <w:t xml:space="preserve">GMM produces phases with mostly </w:t>
            </w:r>
            <w:proofErr w:type="spellStart"/>
            <w:r w:rsidRPr="00D2421A">
              <w:rPr>
                <w:sz w:val="22"/>
                <w:lang w:val="en-GB"/>
              </w:rPr>
              <w:t>guassian</w:t>
            </w:r>
            <w:proofErr w:type="spellEnd"/>
            <w:r w:rsidRPr="00D2421A">
              <w:rPr>
                <w:sz w:val="22"/>
                <w:lang w:val="en-GB"/>
              </w:rPr>
              <w:t xml:space="preserve"> distributions, </w:t>
            </w:r>
            <w:proofErr w:type="spellStart"/>
            <w:r w:rsidRPr="00D2421A">
              <w:rPr>
                <w:sz w:val="22"/>
                <w:lang w:val="en-GB"/>
              </w:rPr>
              <w:t>probababilistic</w:t>
            </w:r>
            <w:proofErr w:type="spellEnd"/>
            <w:r w:rsidRPr="00D2421A">
              <w:rPr>
                <w:sz w:val="22"/>
                <w:lang w:val="en-GB"/>
              </w:rPr>
              <w:t xml:space="preserve"> GPR models complement this. </w:t>
            </w:r>
          </w:p>
        </w:tc>
      </w:tr>
      <w:tr w:rsidR="00D2421A" w14:paraId="0D1B22E5" w14:textId="77777777" w:rsidTr="00D2421A">
        <w:trPr>
          <w:trHeight w:val="521"/>
        </w:trPr>
        <w:tc>
          <w:tcPr>
            <w:tcW w:w="0" w:type="auto"/>
            <w:gridSpan w:val="3"/>
            <w:shd w:val="clear" w:color="auto" w:fill="E5B8B7" w:themeFill="accent2" w:themeFillTint="66"/>
          </w:tcPr>
          <w:p w14:paraId="152D7CD8" w14:textId="504B860E" w:rsidR="00D2421A" w:rsidRPr="00D2421A" w:rsidRDefault="00D2421A" w:rsidP="00D2421A">
            <w:pPr>
              <w:jc w:val="center"/>
              <w:rPr>
                <w:b/>
                <w:sz w:val="22"/>
                <w:u w:val="single"/>
                <w:lang w:val="en-GB"/>
              </w:rPr>
            </w:pPr>
            <w:r w:rsidRPr="00D2421A">
              <w:rPr>
                <w:b/>
                <w:sz w:val="22"/>
                <w:u w:val="single"/>
                <w:lang w:val="en-GB"/>
              </w:rPr>
              <w:t>Online Monitoring</w:t>
            </w:r>
          </w:p>
        </w:tc>
      </w:tr>
      <w:tr w:rsidR="00D4330F" w14:paraId="79D58107" w14:textId="77777777" w:rsidTr="00D2421A">
        <w:trPr>
          <w:trHeight w:val="533"/>
        </w:trPr>
        <w:tc>
          <w:tcPr>
            <w:tcW w:w="0" w:type="auto"/>
            <w:shd w:val="clear" w:color="auto" w:fill="F2DBDB" w:themeFill="accent2" w:themeFillTint="33"/>
            <w:vAlign w:val="center"/>
          </w:tcPr>
          <w:p w14:paraId="6967BA8F" w14:textId="30B4F4CF" w:rsidR="00D4330F" w:rsidRPr="00D2421A" w:rsidRDefault="00D2421A" w:rsidP="00D2421A">
            <w:pPr>
              <w:jc w:val="center"/>
              <w:rPr>
                <w:sz w:val="22"/>
                <w:lang w:val="en-GB"/>
              </w:rPr>
            </w:pPr>
            <w:r w:rsidRPr="00D2421A">
              <w:rPr>
                <w:sz w:val="22"/>
                <w:lang w:val="en-GB"/>
              </w:rPr>
              <w:t>S</w:t>
            </w:r>
            <w:r w:rsidR="00D4330F" w:rsidRPr="00D2421A">
              <w:rPr>
                <w:sz w:val="22"/>
                <w:lang w:val="en-GB"/>
              </w:rPr>
              <w:t>tate Estimation</w:t>
            </w:r>
          </w:p>
        </w:tc>
        <w:tc>
          <w:tcPr>
            <w:tcW w:w="1614" w:type="dxa"/>
            <w:shd w:val="clear" w:color="auto" w:fill="F2DBDB" w:themeFill="accent2" w:themeFillTint="33"/>
          </w:tcPr>
          <w:p w14:paraId="4B6CEC98" w14:textId="6B699242" w:rsidR="00D4330F" w:rsidRPr="00D2421A" w:rsidRDefault="00D2421A" w:rsidP="00D2421A">
            <w:pPr>
              <w:jc w:val="center"/>
              <w:rPr>
                <w:sz w:val="22"/>
                <w:lang w:val="en-GB"/>
              </w:rPr>
            </w:pPr>
            <w:r w:rsidRPr="00D2421A">
              <w:rPr>
                <w:sz w:val="22"/>
                <w:lang w:val="en-GB"/>
              </w:rPr>
              <w:t>GMM</w:t>
            </w:r>
          </w:p>
        </w:tc>
        <w:tc>
          <w:tcPr>
            <w:tcW w:w="6515" w:type="dxa"/>
            <w:shd w:val="clear" w:color="auto" w:fill="F2DBDB" w:themeFill="accent2" w:themeFillTint="33"/>
          </w:tcPr>
          <w:p w14:paraId="2CBD6B98" w14:textId="1131EBB5" w:rsidR="00D4330F" w:rsidRPr="00D2421A" w:rsidRDefault="00D2421A" w:rsidP="002E1406">
            <w:pPr>
              <w:rPr>
                <w:sz w:val="22"/>
                <w:lang w:val="en-GB"/>
              </w:rPr>
            </w:pPr>
            <w:r w:rsidRPr="00D2421A">
              <w:rPr>
                <w:sz w:val="22"/>
                <w:lang w:val="en-GB"/>
              </w:rPr>
              <w:t>Posterior probability determine from posterior probability</w:t>
            </w:r>
          </w:p>
        </w:tc>
      </w:tr>
      <w:tr w:rsidR="00D2421A" w14:paraId="490FE0BA" w14:textId="77777777" w:rsidTr="00D2421A">
        <w:trPr>
          <w:trHeight w:val="533"/>
        </w:trPr>
        <w:tc>
          <w:tcPr>
            <w:tcW w:w="0" w:type="auto"/>
            <w:shd w:val="clear" w:color="auto" w:fill="F2DBDB" w:themeFill="accent2" w:themeFillTint="33"/>
            <w:vAlign w:val="center"/>
          </w:tcPr>
          <w:p w14:paraId="55BC7DD6" w14:textId="2920649E" w:rsidR="00D2421A" w:rsidRPr="00D2421A" w:rsidRDefault="00D2421A" w:rsidP="00D2421A">
            <w:pPr>
              <w:jc w:val="center"/>
              <w:rPr>
                <w:sz w:val="22"/>
                <w:lang w:val="en-GB"/>
              </w:rPr>
            </w:pPr>
            <w:r w:rsidRPr="00D2421A">
              <w:rPr>
                <w:sz w:val="22"/>
                <w:lang w:val="en-GB"/>
              </w:rPr>
              <w:t>Quality Prediction</w:t>
            </w:r>
          </w:p>
        </w:tc>
        <w:tc>
          <w:tcPr>
            <w:tcW w:w="1614" w:type="dxa"/>
            <w:shd w:val="clear" w:color="auto" w:fill="F2DBDB" w:themeFill="accent2" w:themeFillTint="33"/>
          </w:tcPr>
          <w:p w14:paraId="3B345CE6" w14:textId="13B1F857" w:rsidR="00D2421A" w:rsidRPr="00D2421A" w:rsidRDefault="00D2421A" w:rsidP="00D2421A">
            <w:pPr>
              <w:jc w:val="center"/>
              <w:rPr>
                <w:sz w:val="22"/>
                <w:lang w:val="en-GB"/>
              </w:rPr>
            </w:pPr>
            <w:r w:rsidRPr="00D2421A">
              <w:rPr>
                <w:sz w:val="22"/>
                <w:lang w:val="en-GB"/>
              </w:rPr>
              <w:t>BMA</w:t>
            </w:r>
          </w:p>
        </w:tc>
        <w:tc>
          <w:tcPr>
            <w:tcW w:w="6515" w:type="dxa"/>
            <w:shd w:val="clear" w:color="auto" w:fill="F2DBDB" w:themeFill="accent2" w:themeFillTint="33"/>
          </w:tcPr>
          <w:p w14:paraId="62DCBB72" w14:textId="22865E86" w:rsidR="00D2421A" w:rsidRPr="00D2421A" w:rsidRDefault="00D2421A" w:rsidP="002E1406">
            <w:pPr>
              <w:rPr>
                <w:sz w:val="22"/>
                <w:lang w:val="en-GB"/>
              </w:rPr>
            </w:pPr>
            <w:r w:rsidRPr="00D2421A">
              <w:rPr>
                <w:sz w:val="22"/>
                <w:lang w:val="en-GB"/>
              </w:rPr>
              <w:t xml:space="preserve">Final model output weighted dynamically with adjacent Gaussian posterior </w:t>
            </w:r>
            <w:proofErr w:type="spellStart"/>
            <w:r w:rsidRPr="00D2421A">
              <w:rPr>
                <w:sz w:val="22"/>
                <w:lang w:val="en-GB"/>
              </w:rPr>
              <w:t>probabilites</w:t>
            </w:r>
            <w:proofErr w:type="spellEnd"/>
          </w:p>
        </w:tc>
      </w:tr>
    </w:tbl>
    <w:p w14:paraId="76222C5E" w14:textId="0CA5DA53" w:rsidR="00AD4091" w:rsidRPr="00AD4091" w:rsidRDefault="00AD4091" w:rsidP="00AD4091">
      <w:pPr>
        <w:rPr>
          <w:lang w:val="en-GB"/>
        </w:rPr>
        <w:sectPr w:rsidR="00AD4091" w:rsidRPr="00AD4091" w:rsidSect="00393A37">
          <w:headerReference w:type="default" r:id="rId18"/>
          <w:footerReference w:type="default" r:id="rId19"/>
          <w:pgSz w:w="11907" w:h="16840" w:code="9"/>
          <w:pgMar w:top="1134" w:right="1134" w:bottom="1134" w:left="1134" w:header="720" w:footer="720" w:gutter="0"/>
          <w:pgNumType w:start="0"/>
          <w:cols w:space="720"/>
          <w:titlePg/>
          <w:docGrid w:linePitch="326"/>
        </w:sectPr>
      </w:pPr>
    </w:p>
    <w:p w14:paraId="0315726F" w14:textId="11888A67" w:rsidR="00A0065D" w:rsidRDefault="005E3F68" w:rsidP="002C1E62">
      <w:pPr>
        <w:pStyle w:val="Heading2"/>
      </w:pPr>
      <w:r>
        <w:rPr>
          <w:noProof/>
          <w:lang w:val="en-ZA" w:eastAsia="en-ZA"/>
        </w:rPr>
        <w:lastRenderedPageBreak/>
        <w:drawing>
          <wp:anchor distT="0" distB="0" distL="114300" distR="114300" simplePos="0" relativeHeight="251668480" behindDoc="1" locked="0" layoutInCell="1" allowOverlap="1" wp14:anchorId="6E93804A" wp14:editId="00D2DB6E">
            <wp:simplePos x="0" y="0"/>
            <wp:positionH relativeFrom="column">
              <wp:posOffset>-357781</wp:posOffset>
            </wp:positionH>
            <wp:positionV relativeFrom="paragraph">
              <wp:posOffset>251112</wp:posOffset>
            </wp:positionV>
            <wp:extent cx="10153982" cy="5633049"/>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0163757" cy="5638472"/>
                    </a:xfrm>
                    <a:prstGeom prst="rect">
                      <a:avLst/>
                    </a:prstGeom>
                  </pic:spPr>
                </pic:pic>
              </a:graphicData>
            </a:graphic>
            <wp14:sizeRelH relativeFrom="page">
              <wp14:pctWidth>0</wp14:pctWidth>
            </wp14:sizeRelH>
            <wp14:sizeRelV relativeFrom="page">
              <wp14:pctHeight>0</wp14:pctHeight>
            </wp14:sizeRelV>
          </wp:anchor>
        </w:drawing>
      </w:r>
      <w:r w:rsidR="002C1E62">
        <w:t>PROJECT APPROACH</w:t>
      </w:r>
    </w:p>
    <w:p w14:paraId="3E323B74" w14:textId="2A0D4303" w:rsidR="00F833BC" w:rsidRDefault="00F833BC" w:rsidP="00F833BC">
      <w:pPr>
        <w:rPr>
          <w:lang w:val="en-GB"/>
        </w:rPr>
      </w:pPr>
    </w:p>
    <w:p w14:paraId="59D0A580" w14:textId="51FA35A4" w:rsidR="00F833BC" w:rsidRDefault="00F833BC" w:rsidP="00F833BC">
      <w:pPr>
        <w:rPr>
          <w:lang w:val="en-GB"/>
        </w:rPr>
      </w:pPr>
    </w:p>
    <w:p w14:paraId="06E8C460" w14:textId="35D46A94" w:rsidR="00F833BC" w:rsidRDefault="00F833BC" w:rsidP="00F833BC">
      <w:pPr>
        <w:rPr>
          <w:lang w:val="en-GB"/>
        </w:rPr>
      </w:pPr>
    </w:p>
    <w:p w14:paraId="31097B72" w14:textId="1C6FEF10" w:rsidR="00F833BC" w:rsidRDefault="00F833BC" w:rsidP="00F833BC">
      <w:pPr>
        <w:rPr>
          <w:lang w:val="en-GB"/>
        </w:rPr>
      </w:pPr>
    </w:p>
    <w:p w14:paraId="0D32EEC4" w14:textId="3A1A439D" w:rsidR="00F833BC" w:rsidRDefault="00F833BC" w:rsidP="00F833BC">
      <w:pPr>
        <w:rPr>
          <w:lang w:val="en-GB"/>
        </w:rPr>
      </w:pPr>
    </w:p>
    <w:p w14:paraId="1CA0A0F3" w14:textId="6177ECE8" w:rsidR="00F833BC" w:rsidRDefault="00F833BC" w:rsidP="00F833BC">
      <w:pPr>
        <w:rPr>
          <w:lang w:val="en-GB"/>
        </w:rPr>
      </w:pPr>
    </w:p>
    <w:p w14:paraId="50C8710C" w14:textId="42221889" w:rsidR="00F833BC" w:rsidRDefault="00F833BC" w:rsidP="00F833BC">
      <w:pPr>
        <w:rPr>
          <w:lang w:val="en-GB"/>
        </w:rPr>
      </w:pPr>
    </w:p>
    <w:p w14:paraId="311429CB" w14:textId="56E384F9" w:rsidR="00F833BC" w:rsidRDefault="00F833BC" w:rsidP="00F833BC">
      <w:pPr>
        <w:rPr>
          <w:lang w:val="en-GB"/>
        </w:rPr>
      </w:pPr>
    </w:p>
    <w:p w14:paraId="71711F1E" w14:textId="775DC402" w:rsidR="00F833BC" w:rsidRDefault="00F833BC" w:rsidP="00F833BC">
      <w:pPr>
        <w:rPr>
          <w:lang w:val="en-GB"/>
        </w:rPr>
      </w:pPr>
    </w:p>
    <w:p w14:paraId="633582E0" w14:textId="2EB0AA01" w:rsidR="00F833BC" w:rsidRDefault="00F833BC" w:rsidP="00F833BC">
      <w:pPr>
        <w:rPr>
          <w:lang w:val="en-GB"/>
        </w:rPr>
      </w:pPr>
    </w:p>
    <w:p w14:paraId="4A76AA00" w14:textId="7DBCE535" w:rsidR="00F833BC" w:rsidRDefault="00F833BC" w:rsidP="00F833BC">
      <w:pPr>
        <w:rPr>
          <w:lang w:val="en-GB"/>
        </w:rPr>
      </w:pPr>
    </w:p>
    <w:p w14:paraId="52B22D8B" w14:textId="345410E3" w:rsidR="00F833BC" w:rsidRDefault="00F833BC" w:rsidP="00F833BC">
      <w:pPr>
        <w:rPr>
          <w:lang w:val="en-GB"/>
        </w:rPr>
      </w:pPr>
    </w:p>
    <w:p w14:paraId="18189940" w14:textId="2D27C5F7" w:rsidR="00F833BC" w:rsidRDefault="00F833BC" w:rsidP="00F833BC">
      <w:pPr>
        <w:rPr>
          <w:lang w:val="en-GB"/>
        </w:rPr>
      </w:pPr>
    </w:p>
    <w:p w14:paraId="69E25FF5" w14:textId="78D3AC72" w:rsidR="00F833BC" w:rsidRDefault="00F833BC" w:rsidP="00F833BC">
      <w:pPr>
        <w:rPr>
          <w:lang w:val="en-GB"/>
        </w:rPr>
      </w:pPr>
    </w:p>
    <w:p w14:paraId="6B8B88FF" w14:textId="5F87A5DD" w:rsidR="00F833BC" w:rsidRDefault="00F833BC" w:rsidP="00F833BC">
      <w:pPr>
        <w:rPr>
          <w:lang w:val="en-GB"/>
        </w:rPr>
      </w:pPr>
    </w:p>
    <w:p w14:paraId="5B3B4660" w14:textId="434B30BE" w:rsidR="00F833BC" w:rsidRPr="00F833BC" w:rsidRDefault="00F833BC" w:rsidP="00F833BC">
      <w:pPr>
        <w:rPr>
          <w:lang w:val="en-GB"/>
        </w:rPr>
      </w:pPr>
    </w:p>
    <w:p w14:paraId="730357B9" w14:textId="0C5C26F7" w:rsidR="00AD4091" w:rsidRDefault="00AD4091" w:rsidP="00AD4091">
      <w:pPr>
        <w:rPr>
          <w:lang w:val="en-GB"/>
        </w:rPr>
      </w:pPr>
    </w:p>
    <w:p w14:paraId="7172A38C" w14:textId="77777777" w:rsidR="00F833BC" w:rsidRDefault="00F833BC" w:rsidP="00F833BC">
      <w:pPr>
        <w:jc w:val="center"/>
        <w:rPr>
          <w:lang w:val="en-GB"/>
        </w:rPr>
      </w:pPr>
      <w:r>
        <w:rPr>
          <w:noProof/>
          <w:lang w:val="en-ZA" w:eastAsia="en-ZA"/>
        </w:rPr>
        <w:lastRenderedPageBreak/>
        <w:drawing>
          <wp:inline distT="0" distB="0" distL="0" distR="0" wp14:anchorId="53CEA3E3" wp14:editId="39721947">
            <wp:extent cx="3564445" cy="4140954"/>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3583194" cy="4162735"/>
                    </a:xfrm>
                    <a:prstGeom prst="rect">
                      <a:avLst/>
                    </a:prstGeom>
                  </pic:spPr>
                </pic:pic>
              </a:graphicData>
            </a:graphic>
          </wp:inline>
        </w:drawing>
      </w:r>
    </w:p>
    <w:p w14:paraId="55F930B6" w14:textId="77777777" w:rsidR="00F833BC" w:rsidRPr="00203C9B" w:rsidRDefault="00F833BC" w:rsidP="00F833BC">
      <w:pPr>
        <w:pStyle w:val="Caption"/>
        <w:rPr>
          <w:b w:val="0"/>
        </w:rPr>
      </w:pPr>
      <w:r>
        <w:t xml:space="preserve">Figure </w:t>
      </w:r>
      <w:r>
        <w:fldChar w:fldCharType="begin"/>
      </w:r>
      <w:r>
        <w:instrText xml:space="preserve"> SEQ Figure \* ARABIC </w:instrText>
      </w:r>
      <w:r>
        <w:fldChar w:fldCharType="separate"/>
      </w:r>
      <w:r>
        <w:rPr>
          <w:noProof/>
        </w:rPr>
        <w:t>6</w:t>
      </w:r>
      <w:r>
        <w:fldChar w:fldCharType="end"/>
      </w:r>
      <w:r>
        <w:t xml:space="preserve"> – </w:t>
      </w:r>
      <w:r>
        <w:rPr>
          <w:b w:val="0"/>
        </w:rPr>
        <w:t xml:space="preserve">Bayesian Model Average (BMA) strategy for online phase assignment </w:t>
      </w:r>
      <w:r>
        <w:rPr>
          <w:b w:val="0"/>
        </w:rPr>
        <w:fldChar w:fldCharType="begin" w:fldLock="1"/>
      </w:r>
      <w:r>
        <w:rPr>
          <w:b w:val="0"/>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operties":{"noteIndex":0},"schema":"https://github.com/citation-style-language/schema/raw/master/csl-citation.json"}</w:instrText>
      </w:r>
      <w:r>
        <w:rPr>
          <w:b w:val="0"/>
        </w:rPr>
        <w:fldChar w:fldCharType="separate"/>
      </w:r>
      <w:r w:rsidRPr="00203C9B">
        <w:rPr>
          <w:b w:val="0"/>
          <w:noProof/>
        </w:rPr>
        <w:t>(Yu, Chen, Mori, et al., 2013)</w:t>
      </w:r>
      <w:r>
        <w:rPr>
          <w:b w:val="0"/>
        </w:rPr>
        <w:fldChar w:fldCharType="end"/>
      </w:r>
    </w:p>
    <w:p w14:paraId="6971D311" w14:textId="7454C736" w:rsidR="00AD4091" w:rsidRDefault="00AD4091" w:rsidP="00AD4091">
      <w:pPr>
        <w:rPr>
          <w:lang w:val="en-GB"/>
        </w:rPr>
      </w:pPr>
    </w:p>
    <w:p w14:paraId="1044A3E6" w14:textId="7F6973CC" w:rsidR="00AD4091" w:rsidRDefault="00AD4091" w:rsidP="00AD4091">
      <w:pPr>
        <w:rPr>
          <w:lang w:val="en-GB"/>
        </w:rPr>
        <w:sectPr w:rsidR="00AD4091" w:rsidSect="00785A08">
          <w:headerReference w:type="default" r:id="rId22"/>
          <w:footerReference w:type="default" r:id="rId23"/>
          <w:pgSz w:w="16840" w:h="11907" w:orient="landscape" w:code="9"/>
          <w:pgMar w:top="1134" w:right="1134" w:bottom="1134" w:left="1134" w:header="720" w:footer="720" w:gutter="0"/>
          <w:cols w:space="720"/>
          <w:docGrid w:linePitch="326"/>
        </w:sectPr>
      </w:pPr>
    </w:p>
    <w:p w14:paraId="366EC455" w14:textId="259E3786" w:rsidR="00203C9B" w:rsidRDefault="00203C9B" w:rsidP="00203C9B">
      <w:pPr>
        <w:pStyle w:val="Heading2"/>
      </w:pPr>
      <w:r>
        <w:lastRenderedPageBreak/>
        <w:t>PROJECT ROADMAP</w:t>
      </w:r>
    </w:p>
    <w:p w14:paraId="3238A58E" w14:textId="4AE56312" w:rsidR="0048065D" w:rsidRDefault="0048065D" w:rsidP="0048065D">
      <w:pPr>
        <w:rPr>
          <w:lang w:val="en-GB"/>
        </w:rPr>
      </w:pPr>
      <w:r>
        <w:rPr>
          <w:lang w:val="en-GB"/>
        </w:rPr>
        <w:t>Generalized list of tasks to be completed.</w:t>
      </w:r>
    </w:p>
    <w:p w14:paraId="5D1682ED" w14:textId="77777777" w:rsidR="0048065D" w:rsidRPr="0048065D" w:rsidRDefault="0048065D" w:rsidP="0048065D">
      <w:pPr>
        <w:rPr>
          <w:lang w:val="en-GB"/>
        </w:rPr>
      </w:pPr>
    </w:p>
    <w:p w14:paraId="08BF8A3B" w14:textId="2CF8D693" w:rsidR="00203C9B" w:rsidRPr="0048065D" w:rsidRDefault="00203C9B" w:rsidP="00203C9B">
      <w:pPr>
        <w:pStyle w:val="ListParagraph"/>
        <w:numPr>
          <w:ilvl w:val="0"/>
          <w:numId w:val="35"/>
        </w:numPr>
        <w:rPr>
          <w:b/>
          <w:lang w:val="en-GB"/>
        </w:rPr>
      </w:pPr>
      <w:r w:rsidRPr="0048065D">
        <w:rPr>
          <w:b/>
          <w:lang w:val="en-GB"/>
        </w:rPr>
        <w:t>Data Generation</w:t>
      </w:r>
    </w:p>
    <w:p w14:paraId="614C883D" w14:textId="57A81BC6" w:rsidR="00203C9B" w:rsidRPr="0048065D" w:rsidRDefault="00203C9B" w:rsidP="00203C9B">
      <w:pPr>
        <w:pStyle w:val="ListParagraph"/>
        <w:numPr>
          <w:ilvl w:val="1"/>
          <w:numId w:val="35"/>
        </w:numPr>
        <w:rPr>
          <w:strike/>
          <w:lang w:val="en-GB"/>
        </w:rPr>
      </w:pPr>
      <w:r w:rsidRPr="0048065D">
        <w:rPr>
          <w:strike/>
          <w:lang w:val="en-GB"/>
        </w:rPr>
        <w:t>Build Simulink model for Penicillin Fermentation Process</w:t>
      </w:r>
    </w:p>
    <w:p w14:paraId="673E725D" w14:textId="7C8FACBF" w:rsidR="00203C9B" w:rsidRPr="0048065D" w:rsidRDefault="00203C9B" w:rsidP="00203C9B">
      <w:pPr>
        <w:pStyle w:val="ListParagraph"/>
        <w:numPr>
          <w:ilvl w:val="1"/>
          <w:numId w:val="35"/>
        </w:numPr>
        <w:rPr>
          <w:strike/>
          <w:lang w:val="en-GB"/>
        </w:rPr>
      </w:pPr>
      <w:r w:rsidRPr="0048065D">
        <w:rPr>
          <w:strike/>
          <w:lang w:val="en-GB"/>
        </w:rPr>
        <w:t>Validate results against Literature</w:t>
      </w:r>
    </w:p>
    <w:p w14:paraId="2EE3185E" w14:textId="16921E00" w:rsidR="00203C9B" w:rsidRPr="0048065D" w:rsidRDefault="00203C9B" w:rsidP="00203C9B">
      <w:pPr>
        <w:pStyle w:val="ListParagraph"/>
        <w:numPr>
          <w:ilvl w:val="1"/>
          <w:numId w:val="35"/>
        </w:numPr>
        <w:rPr>
          <w:strike/>
          <w:lang w:val="en-GB"/>
        </w:rPr>
      </w:pPr>
      <w:r w:rsidRPr="0048065D">
        <w:rPr>
          <w:strike/>
          <w:lang w:val="en-GB"/>
        </w:rPr>
        <w:t>Generate Historical data</w:t>
      </w:r>
    </w:p>
    <w:p w14:paraId="7E959BA5" w14:textId="02B3CC0C" w:rsidR="00203C9B" w:rsidRPr="0048065D" w:rsidRDefault="00203C9B" w:rsidP="00203C9B">
      <w:pPr>
        <w:pStyle w:val="ListParagraph"/>
        <w:numPr>
          <w:ilvl w:val="2"/>
          <w:numId w:val="35"/>
        </w:numPr>
        <w:rPr>
          <w:strike/>
          <w:lang w:val="en-GB"/>
        </w:rPr>
      </w:pPr>
      <w:r w:rsidRPr="0048065D">
        <w:rPr>
          <w:strike/>
          <w:lang w:val="en-GB"/>
        </w:rPr>
        <w:t>Add variations in initial conditions</w:t>
      </w:r>
    </w:p>
    <w:p w14:paraId="2A8721DE" w14:textId="6D12521B" w:rsidR="00203C9B" w:rsidRPr="0048065D" w:rsidRDefault="00203C9B" w:rsidP="00203C9B">
      <w:pPr>
        <w:pStyle w:val="ListParagraph"/>
        <w:numPr>
          <w:ilvl w:val="2"/>
          <w:numId w:val="35"/>
        </w:numPr>
        <w:rPr>
          <w:strike/>
          <w:lang w:val="en-GB"/>
        </w:rPr>
      </w:pPr>
      <w:r w:rsidRPr="0048065D">
        <w:rPr>
          <w:strike/>
          <w:lang w:val="en-GB"/>
        </w:rPr>
        <w:t>Add noise on specific signals</w:t>
      </w:r>
    </w:p>
    <w:p w14:paraId="42F524B7" w14:textId="3E5B788B" w:rsidR="00203C9B" w:rsidRPr="0048065D" w:rsidRDefault="00203C9B" w:rsidP="00203C9B">
      <w:pPr>
        <w:pStyle w:val="ListParagraph"/>
        <w:numPr>
          <w:ilvl w:val="2"/>
          <w:numId w:val="35"/>
        </w:numPr>
        <w:rPr>
          <w:strike/>
          <w:lang w:val="en-GB"/>
        </w:rPr>
      </w:pPr>
      <w:r w:rsidRPr="0048065D">
        <w:rPr>
          <w:strike/>
          <w:lang w:val="en-GB"/>
        </w:rPr>
        <w:t>Add time-delay for specific quality measurements</w:t>
      </w:r>
    </w:p>
    <w:p w14:paraId="562C4B18" w14:textId="53FE46F5" w:rsidR="00203C9B" w:rsidRPr="0048065D" w:rsidRDefault="00203C9B" w:rsidP="00203C9B">
      <w:pPr>
        <w:pStyle w:val="ListParagraph"/>
        <w:numPr>
          <w:ilvl w:val="2"/>
          <w:numId w:val="35"/>
        </w:numPr>
        <w:rPr>
          <w:strike/>
          <w:lang w:val="en-GB"/>
        </w:rPr>
      </w:pPr>
      <w:r w:rsidRPr="0048065D">
        <w:rPr>
          <w:strike/>
          <w:lang w:val="en-GB"/>
        </w:rPr>
        <w:t>Add variation in timing of sequences</w:t>
      </w:r>
    </w:p>
    <w:p w14:paraId="5CF4F58D" w14:textId="586B5796" w:rsidR="00203C9B" w:rsidRPr="0048065D" w:rsidRDefault="00203C9B" w:rsidP="00203C9B">
      <w:pPr>
        <w:pStyle w:val="ListParagraph"/>
        <w:numPr>
          <w:ilvl w:val="1"/>
          <w:numId w:val="35"/>
        </w:numPr>
        <w:rPr>
          <w:strike/>
          <w:lang w:val="en-GB"/>
        </w:rPr>
      </w:pPr>
      <w:r w:rsidRPr="0048065D">
        <w:rPr>
          <w:strike/>
          <w:lang w:val="en-GB"/>
        </w:rPr>
        <w:t>Generate Golden batch</w:t>
      </w:r>
    </w:p>
    <w:p w14:paraId="5D99AD15" w14:textId="04BBA89E" w:rsidR="00203C9B" w:rsidRPr="0048065D" w:rsidRDefault="00203C9B" w:rsidP="00203C9B">
      <w:pPr>
        <w:pStyle w:val="ListParagraph"/>
        <w:numPr>
          <w:ilvl w:val="0"/>
          <w:numId w:val="35"/>
        </w:numPr>
        <w:rPr>
          <w:b/>
          <w:lang w:val="en-GB"/>
        </w:rPr>
      </w:pPr>
      <w:r w:rsidRPr="0048065D">
        <w:rPr>
          <w:b/>
          <w:lang w:val="en-GB"/>
        </w:rPr>
        <w:t xml:space="preserve">Data </w:t>
      </w:r>
      <w:proofErr w:type="spellStart"/>
      <w:r w:rsidRPr="0048065D">
        <w:rPr>
          <w:b/>
          <w:lang w:val="en-GB"/>
        </w:rPr>
        <w:t>Preprocessing</w:t>
      </w:r>
      <w:proofErr w:type="spellEnd"/>
    </w:p>
    <w:p w14:paraId="2E405F5D" w14:textId="178B9019" w:rsidR="00203C9B" w:rsidRDefault="00203C9B" w:rsidP="00203C9B">
      <w:pPr>
        <w:pStyle w:val="ListParagraph"/>
        <w:numPr>
          <w:ilvl w:val="1"/>
          <w:numId w:val="35"/>
        </w:numPr>
        <w:rPr>
          <w:lang w:val="en-GB"/>
        </w:rPr>
      </w:pPr>
      <w:r>
        <w:rPr>
          <w:lang w:val="en-GB"/>
        </w:rPr>
        <w:t xml:space="preserve">Outlier </w:t>
      </w:r>
      <w:proofErr w:type="spellStart"/>
      <w:r>
        <w:rPr>
          <w:lang w:val="en-GB"/>
        </w:rPr>
        <w:t>indentification</w:t>
      </w:r>
      <w:proofErr w:type="spellEnd"/>
      <w:r>
        <w:rPr>
          <w:lang w:val="en-GB"/>
        </w:rPr>
        <w:t xml:space="preserve"> and removal (not applicable)</w:t>
      </w:r>
    </w:p>
    <w:p w14:paraId="6023DE48" w14:textId="18C3E1CF" w:rsidR="00203C9B" w:rsidRPr="0048065D" w:rsidRDefault="00203C9B" w:rsidP="00203C9B">
      <w:pPr>
        <w:pStyle w:val="ListParagraph"/>
        <w:numPr>
          <w:ilvl w:val="1"/>
          <w:numId w:val="35"/>
        </w:numPr>
        <w:rPr>
          <w:strike/>
          <w:lang w:val="en-GB"/>
        </w:rPr>
      </w:pPr>
      <w:r w:rsidRPr="0048065D">
        <w:rPr>
          <w:strike/>
          <w:lang w:val="en-GB"/>
        </w:rPr>
        <w:t>Align batch trajectories</w:t>
      </w:r>
    </w:p>
    <w:p w14:paraId="54A07FC3" w14:textId="75E0964E" w:rsidR="0048065D" w:rsidRPr="0048065D" w:rsidRDefault="00203C9B" w:rsidP="0048065D">
      <w:pPr>
        <w:pStyle w:val="ListParagraph"/>
        <w:numPr>
          <w:ilvl w:val="2"/>
          <w:numId w:val="35"/>
        </w:numPr>
        <w:rPr>
          <w:strike/>
          <w:lang w:val="en-GB"/>
        </w:rPr>
      </w:pPr>
      <w:r w:rsidRPr="0048065D">
        <w:rPr>
          <w:strike/>
          <w:lang w:val="en-GB"/>
        </w:rPr>
        <w:t>Using DTW</w:t>
      </w:r>
    </w:p>
    <w:p w14:paraId="2AEECA8D" w14:textId="1273F552" w:rsidR="00203C9B" w:rsidRDefault="00203C9B" w:rsidP="00203C9B">
      <w:pPr>
        <w:pStyle w:val="ListParagraph"/>
        <w:numPr>
          <w:ilvl w:val="2"/>
          <w:numId w:val="35"/>
        </w:numPr>
        <w:rPr>
          <w:strike/>
          <w:lang w:val="en-GB"/>
        </w:rPr>
      </w:pPr>
      <w:r w:rsidRPr="0048065D">
        <w:rPr>
          <w:strike/>
          <w:lang w:val="en-GB"/>
        </w:rPr>
        <w:t>Using Asymmetric DTW</w:t>
      </w:r>
    </w:p>
    <w:p w14:paraId="0596FF51" w14:textId="200B65DC" w:rsidR="0048065D" w:rsidRPr="0048065D" w:rsidRDefault="0048065D" w:rsidP="0048065D">
      <w:pPr>
        <w:pStyle w:val="ListParagraph"/>
        <w:numPr>
          <w:ilvl w:val="3"/>
          <w:numId w:val="35"/>
        </w:numPr>
        <w:rPr>
          <w:strike/>
          <w:lang w:val="en-GB"/>
        </w:rPr>
      </w:pPr>
      <w:r>
        <w:rPr>
          <w:strike/>
          <w:lang w:val="en-GB"/>
        </w:rPr>
        <w:t>Implement warping window</w:t>
      </w:r>
    </w:p>
    <w:p w14:paraId="13BFE979" w14:textId="2B5F401C" w:rsidR="00203C9B" w:rsidRPr="0048065D" w:rsidRDefault="00203C9B" w:rsidP="00203C9B">
      <w:pPr>
        <w:pStyle w:val="ListParagraph"/>
        <w:numPr>
          <w:ilvl w:val="2"/>
          <w:numId w:val="35"/>
        </w:numPr>
        <w:rPr>
          <w:strike/>
          <w:lang w:val="en-GB"/>
        </w:rPr>
      </w:pPr>
      <w:r w:rsidRPr="0048065D">
        <w:rPr>
          <w:strike/>
          <w:lang w:val="en-GB"/>
        </w:rPr>
        <w:t>Using IVs</w:t>
      </w:r>
    </w:p>
    <w:p w14:paraId="002B451F" w14:textId="099F374A" w:rsidR="00203C9B" w:rsidRPr="0048065D" w:rsidRDefault="00203C9B" w:rsidP="00203C9B">
      <w:pPr>
        <w:pStyle w:val="ListParagraph"/>
        <w:numPr>
          <w:ilvl w:val="1"/>
          <w:numId w:val="35"/>
        </w:numPr>
        <w:rPr>
          <w:strike/>
          <w:lang w:val="en-GB"/>
        </w:rPr>
      </w:pPr>
      <w:r w:rsidRPr="0048065D">
        <w:rPr>
          <w:strike/>
          <w:lang w:val="en-GB"/>
        </w:rPr>
        <w:t>Unfold batch data</w:t>
      </w:r>
    </w:p>
    <w:p w14:paraId="3C18B88C" w14:textId="39B27795" w:rsidR="00203C9B" w:rsidRPr="0048065D" w:rsidRDefault="00203C9B" w:rsidP="00203C9B">
      <w:pPr>
        <w:pStyle w:val="ListParagraph"/>
        <w:numPr>
          <w:ilvl w:val="2"/>
          <w:numId w:val="35"/>
        </w:numPr>
        <w:rPr>
          <w:strike/>
          <w:lang w:val="en-GB"/>
        </w:rPr>
      </w:pPr>
      <w:r w:rsidRPr="0048065D">
        <w:rPr>
          <w:strike/>
          <w:lang w:val="en-GB"/>
        </w:rPr>
        <w:t>Variable-wise</w:t>
      </w:r>
    </w:p>
    <w:p w14:paraId="0EA25EB5" w14:textId="5ECA1281" w:rsidR="00203C9B" w:rsidRDefault="00203C9B" w:rsidP="00203C9B">
      <w:pPr>
        <w:pStyle w:val="ListParagraph"/>
        <w:numPr>
          <w:ilvl w:val="2"/>
          <w:numId w:val="35"/>
        </w:numPr>
        <w:rPr>
          <w:lang w:val="en-GB"/>
        </w:rPr>
      </w:pPr>
      <w:r>
        <w:rPr>
          <w:lang w:val="en-GB"/>
        </w:rPr>
        <w:t>Batch-wise (deferred)</w:t>
      </w:r>
    </w:p>
    <w:p w14:paraId="0934D268" w14:textId="2E523840" w:rsidR="00203C9B" w:rsidRPr="0048065D" w:rsidRDefault="00203C9B" w:rsidP="00203C9B">
      <w:pPr>
        <w:pStyle w:val="ListParagraph"/>
        <w:numPr>
          <w:ilvl w:val="1"/>
          <w:numId w:val="35"/>
        </w:numPr>
        <w:rPr>
          <w:strike/>
          <w:lang w:val="en-GB"/>
        </w:rPr>
      </w:pPr>
      <w:r w:rsidRPr="0048065D">
        <w:rPr>
          <w:strike/>
          <w:lang w:val="en-GB"/>
        </w:rPr>
        <w:t>Scale and normalize data</w:t>
      </w:r>
    </w:p>
    <w:p w14:paraId="2344AD84" w14:textId="65174495" w:rsidR="00203C9B" w:rsidRPr="0048065D" w:rsidRDefault="00203C9B" w:rsidP="00203C9B">
      <w:pPr>
        <w:pStyle w:val="ListParagraph"/>
        <w:numPr>
          <w:ilvl w:val="1"/>
          <w:numId w:val="35"/>
        </w:numPr>
        <w:rPr>
          <w:strike/>
          <w:lang w:val="en-GB"/>
        </w:rPr>
      </w:pPr>
      <w:r w:rsidRPr="0048065D">
        <w:rPr>
          <w:strike/>
          <w:lang w:val="en-GB"/>
        </w:rPr>
        <w:t>PCA for dimensional reduction</w:t>
      </w:r>
    </w:p>
    <w:p w14:paraId="48AEEDE2" w14:textId="58BE3B6D" w:rsidR="00203C9B" w:rsidRPr="0048065D" w:rsidRDefault="00203C9B" w:rsidP="00203C9B">
      <w:pPr>
        <w:pStyle w:val="ListParagraph"/>
        <w:numPr>
          <w:ilvl w:val="2"/>
          <w:numId w:val="35"/>
        </w:numPr>
        <w:rPr>
          <w:strike/>
          <w:lang w:val="en-GB"/>
        </w:rPr>
      </w:pPr>
      <w:r w:rsidRPr="0048065D">
        <w:rPr>
          <w:strike/>
          <w:lang w:val="en-GB"/>
        </w:rPr>
        <w:t>Generate explained variance plot</w:t>
      </w:r>
    </w:p>
    <w:p w14:paraId="14FABB5D" w14:textId="05493594" w:rsidR="00203C9B" w:rsidRPr="0048065D" w:rsidRDefault="00203C9B" w:rsidP="00203C9B">
      <w:pPr>
        <w:pStyle w:val="ListParagraph"/>
        <w:numPr>
          <w:ilvl w:val="2"/>
          <w:numId w:val="35"/>
        </w:numPr>
        <w:rPr>
          <w:strike/>
          <w:lang w:val="en-GB"/>
        </w:rPr>
      </w:pPr>
      <w:r w:rsidRPr="0048065D">
        <w:rPr>
          <w:strike/>
          <w:lang w:val="en-GB"/>
        </w:rPr>
        <w:t>Elbow selection</w:t>
      </w:r>
    </w:p>
    <w:p w14:paraId="64992443" w14:textId="7136365E" w:rsidR="00203C9B" w:rsidRPr="0048065D" w:rsidRDefault="00203C9B" w:rsidP="00203C9B">
      <w:pPr>
        <w:pStyle w:val="ListParagraph"/>
        <w:numPr>
          <w:ilvl w:val="0"/>
          <w:numId w:val="35"/>
        </w:numPr>
        <w:rPr>
          <w:b/>
          <w:lang w:val="en-GB"/>
        </w:rPr>
      </w:pPr>
      <w:r w:rsidRPr="0048065D">
        <w:rPr>
          <w:b/>
          <w:lang w:val="en-GB"/>
        </w:rPr>
        <w:t>Offline Modelling</w:t>
      </w:r>
    </w:p>
    <w:p w14:paraId="47D0B83F" w14:textId="331B7D41" w:rsidR="00203C9B" w:rsidRDefault="00203C9B" w:rsidP="00203C9B">
      <w:pPr>
        <w:pStyle w:val="ListParagraph"/>
        <w:numPr>
          <w:ilvl w:val="1"/>
          <w:numId w:val="35"/>
        </w:numPr>
        <w:rPr>
          <w:lang w:val="en-GB"/>
        </w:rPr>
      </w:pPr>
      <w:r>
        <w:rPr>
          <w:lang w:val="en-GB"/>
        </w:rPr>
        <w:t>Phase detection</w:t>
      </w:r>
    </w:p>
    <w:p w14:paraId="40A0F896" w14:textId="4BD4EBA3" w:rsidR="00203C9B" w:rsidRPr="0048065D" w:rsidRDefault="00203C9B" w:rsidP="00203C9B">
      <w:pPr>
        <w:pStyle w:val="ListParagraph"/>
        <w:numPr>
          <w:ilvl w:val="2"/>
          <w:numId w:val="35"/>
        </w:numPr>
        <w:rPr>
          <w:strike/>
          <w:lang w:val="en-GB"/>
        </w:rPr>
      </w:pPr>
      <w:r w:rsidRPr="0048065D">
        <w:rPr>
          <w:strike/>
          <w:lang w:val="en-GB"/>
        </w:rPr>
        <w:t>Implement K-means</w:t>
      </w:r>
    </w:p>
    <w:p w14:paraId="4260B328" w14:textId="703B1121" w:rsidR="0048065D" w:rsidRPr="0048065D" w:rsidRDefault="0048065D" w:rsidP="00203C9B">
      <w:pPr>
        <w:pStyle w:val="ListParagraph"/>
        <w:numPr>
          <w:ilvl w:val="2"/>
          <w:numId w:val="35"/>
        </w:numPr>
        <w:rPr>
          <w:strike/>
          <w:lang w:val="en-GB"/>
        </w:rPr>
      </w:pPr>
      <w:r w:rsidRPr="0048065D">
        <w:rPr>
          <w:strike/>
          <w:lang w:val="en-GB"/>
        </w:rPr>
        <w:t>Implement DBScan</w:t>
      </w:r>
    </w:p>
    <w:p w14:paraId="250D1E85" w14:textId="5D2511C3" w:rsidR="0048065D" w:rsidRPr="0048065D" w:rsidRDefault="0048065D" w:rsidP="00203C9B">
      <w:pPr>
        <w:pStyle w:val="ListParagraph"/>
        <w:numPr>
          <w:ilvl w:val="2"/>
          <w:numId w:val="35"/>
        </w:numPr>
        <w:rPr>
          <w:strike/>
          <w:lang w:val="en-GB"/>
        </w:rPr>
      </w:pPr>
      <w:r w:rsidRPr="0048065D">
        <w:rPr>
          <w:strike/>
          <w:lang w:val="en-GB"/>
        </w:rPr>
        <w:t xml:space="preserve">Implement soft-GMM </w:t>
      </w:r>
    </w:p>
    <w:p w14:paraId="1CB5B20A" w14:textId="6B1EF9B6" w:rsidR="002C1E62" w:rsidRPr="0048065D" w:rsidRDefault="0048065D" w:rsidP="00203C9B">
      <w:pPr>
        <w:pStyle w:val="ListParagraph"/>
        <w:numPr>
          <w:ilvl w:val="2"/>
          <w:numId w:val="35"/>
        </w:numPr>
        <w:rPr>
          <w:strike/>
          <w:lang w:val="en-GB"/>
        </w:rPr>
      </w:pPr>
      <w:r w:rsidRPr="0048065D">
        <w:rPr>
          <w:strike/>
          <w:lang w:val="en-GB"/>
        </w:rPr>
        <w:t xml:space="preserve">Incorporate BIC/AIC around initial guess </w:t>
      </w:r>
    </w:p>
    <w:p w14:paraId="680AC079" w14:textId="6B1D0BD2" w:rsidR="0048065D" w:rsidRDefault="0048065D" w:rsidP="0048065D">
      <w:pPr>
        <w:pStyle w:val="ListParagraph"/>
        <w:numPr>
          <w:ilvl w:val="2"/>
          <w:numId w:val="35"/>
        </w:numPr>
        <w:rPr>
          <w:lang w:val="en-GB"/>
        </w:rPr>
      </w:pPr>
      <w:r>
        <w:rPr>
          <w:lang w:val="en-GB"/>
        </w:rPr>
        <w:t>Determine boundary regions for stable and fuzzy phases</w:t>
      </w:r>
    </w:p>
    <w:p w14:paraId="38C00203" w14:textId="06CA3BC3" w:rsidR="0048065D" w:rsidRDefault="0048065D" w:rsidP="0048065D">
      <w:pPr>
        <w:pStyle w:val="ListParagraph"/>
        <w:numPr>
          <w:ilvl w:val="1"/>
          <w:numId w:val="35"/>
        </w:numPr>
        <w:rPr>
          <w:lang w:val="en-GB"/>
        </w:rPr>
      </w:pPr>
      <w:r>
        <w:rPr>
          <w:lang w:val="en-GB"/>
        </w:rPr>
        <w:t>Local Model Development</w:t>
      </w:r>
    </w:p>
    <w:p w14:paraId="54C67438" w14:textId="79673720" w:rsidR="0048065D" w:rsidRDefault="0048065D" w:rsidP="0048065D">
      <w:pPr>
        <w:pStyle w:val="ListParagraph"/>
        <w:numPr>
          <w:ilvl w:val="2"/>
          <w:numId w:val="35"/>
        </w:numPr>
        <w:rPr>
          <w:lang w:val="en-GB"/>
        </w:rPr>
      </w:pPr>
      <w:r>
        <w:rPr>
          <w:lang w:val="en-GB"/>
        </w:rPr>
        <w:t>Implement GPR models for each phase</w:t>
      </w:r>
    </w:p>
    <w:p w14:paraId="07BAD1FF" w14:textId="77777777" w:rsidR="0048065D" w:rsidRPr="0048065D" w:rsidRDefault="0048065D" w:rsidP="0048065D">
      <w:pPr>
        <w:pStyle w:val="ListParagraph"/>
        <w:ind w:left="2160"/>
        <w:rPr>
          <w:lang w:val="en-GB"/>
        </w:rPr>
      </w:pPr>
    </w:p>
    <w:p w14:paraId="2086B0EB" w14:textId="62520CA4" w:rsidR="0048065D" w:rsidRPr="0048065D" w:rsidRDefault="0048065D" w:rsidP="0048065D">
      <w:pPr>
        <w:pStyle w:val="ListParagraph"/>
        <w:numPr>
          <w:ilvl w:val="0"/>
          <w:numId w:val="35"/>
        </w:numPr>
        <w:rPr>
          <w:b/>
          <w:lang w:val="en-GB"/>
        </w:rPr>
      </w:pPr>
      <w:r w:rsidRPr="0048065D">
        <w:rPr>
          <w:b/>
          <w:lang w:val="en-GB"/>
        </w:rPr>
        <w:lastRenderedPageBreak/>
        <w:t>Online Monitoring</w:t>
      </w:r>
    </w:p>
    <w:p w14:paraId="00BBDE07" w14:textId="2353DFB2" w:rsidR="0048065D" w:rsidRPr="0048065D" w:rsidRDefault="0048065D" w:rsidP="0048065D">
      <w:pPr>
        <w:pStyle w:val="ListParagraph"/>
        <w:numPr>
          <w:ilvl w:val="1"/>
          <w:numId w:val="35"/>
        </w:numPr>
        <w:rPr>
          <w:lang w:val="en-GB"/>
        </w:rPr>
      </w:pPr>
      <w:r>
        <w:rPr>
          <w:lang w:val="en-GB"/>
        </w:rPr>
        <w:t>Implement function hook into Simulink process</w:t>
      </w:r>
    </w:p>
    <w:p w14:paraId="7B6B586A" w14:textId="7EC20E21" w:rsidR="002C1E62" w:rsidRDefault="0048065D" w:rsidP="002C1E62">
      <w:pPr>
        <w:pStyle w:val="ListParagraph"/>
        <w:numPr>
          <w:ilvl w:val="1"/>
          <w:numId w:val="33"/>
        </w:numPr>
        <w:rPr>
          <w:lang w:val="en-GB"/>
        </w:rPr>
      </w:pPr>
      <w:r>
        <w:rPr>
          <w:lang w:val="en-GB"/>
        </w:rPr>
        <w:t>Phase Assignment</w:t>
      </w:r>
    </w:p>
    <w:p w14:paraId="75A4F4B5" w14:textId="0D6364C8" w:rsidR="0048065D" w:rsidRDefault="0048065D" w:rsidP="0048065D">
      <w:pPr>
        <w:pStyle w:val="ListParagraph"/>
        <w:numPr>
          <w:ilvl w:val="2"/>
          <w:numId w:val="33"/>
        </w:numPr>
        <w:rPr>
          <w:lang w:val="en-GB"/>
        </w:rPr>
      </w:pPr>
      <w:r>
        <w:rPr>
          <w:lang w:val="en-GB"/>
        </w:rPr>
        <w:t>Determine posterior probability</w:t>
      </w:r>
    </w:p>
    <w:p w14:paraId="391E14F6" w14:textId="2C5B15F5" w:rsidR="0048065D" w:rsidRPr="0048065D" w:rsidRDefault="0048065D" w:rsidP="0048065D">
      <w:pPr>
        <w:pStyle w:val="ListParagraph"/>
        <w:numPr>
          <w:ilvl w:val="1"/>
          <w:numId w:val="33"/>
        </w:numPr>
        <w:rPr>
          <w:b/>
          <w:lang w:val="en-GB"/>
        </w:rPr>
      </w:pPr>
      <w:r w:rsidRPr="0048065D">
        <w:rPr>
          <w:b/>
          <w:lang w:val="en-GB"/>
        </w:rPr>
        <w:t>Predict Quality</w:t>
      </w:r>
    </w:p>
    <w:p w14:paraId="3D66312B" w14:textId="2856F98B" w:rsidR="0048065D" w:rsidRDefault="0048065D" w:rsidP="0048065D">
      <w:pPr>
        <w:pStyle w:val="ListParagraph"/>
        <w:numPr>
          <w:ilvl w:val="2"/>
          <w:numId w:val="33"/>
        </w:numPr>
        <w:rPr>
          <w:lang w:val="en-GB"/>
        </w:rPr>
      </w:pPr>
      <w:r>
        <w:rPr>
          <w:lang w:val="en-GB"/>
        </w:rPr>
        <w:t>Invoke corresponding local models</w:t>
      </w:r>
    </w:p>
    <w:p w14:paraId="3EDF7C3A" w14:textId="1B2F4BF1" w:rsidR="002C1E62" w:rsidRDefault="0048065D" w:rsidP="0048065D">
      <w:pPr>
        <w:pStyle w:val="ListParagraph"/>
        <w:numPr>
          <w:ilvl w:val="2"/>
          <w:numId w:val="33"/>
        </w:numPr>
        <w:rPr>
          <w:lang w:val="en-GB"/>
        </w:rPr>
      </w:pPr>
      <w:r>
        <w:rPr>
          <w:lang w:val="en-GB"/>
        </w:rPr>
        <w:t>Weight prediction dynamics with Bayesian Model Average</w:t>
      </w:r>
    </w:p>
    <w:p w14:paraId="011D61F5" w14:textId="6A4FDDA3" w:rsidR="0048065D" w:rsidRPr="0048065D" w:rsidRDefault="0048065D" w:rsidP="0048065D">
      <w:pPr>
        <w:pStyle w:val="ListParagraph"/>
        <w:numPr>
          <w:ilvl w:val="0"/>
          <w:numId w:val="33"/>
        </w:numPr>
        <w:rPr>
          <w:b/>
          <w:lang w:val="en-GB"/>
        </w:rPr>
      </w:pPr>
      <w:r w:rsidRPr="0048065D">
        <w:rPr>
          <w:b/>
          <w:lang w:val="en-GB"/>
        </w:rPr>
        <w:t>Performance Evaluation</w:t>
      </w:r>
    </w:p>
    <w:p w14:paraId="5FF42028" w14:textId="374535CE" w:rsidR="0048065D" w:rsidRDefault="0048065D" w:rsidP="0048065D">
      <w:pPr>
        <w:pStyle w:val="ListParagraph"/>
        <w:numPr>
          <w:ilvl w:val="1"/>
          <w:numId w:val="33"/>
        </w:numPr>
        <w:rPr>
          <w:lang w:val="en-GB"/>
        </w:rPr>
      </w:pPr>
      <w:r>
        <w:rPr>
          <w:lang w:val="en-GB"/>
        </w:rPr>
        <w:t>Assess quality prediction vs. actual value</w:t>
      </w:r>
    </w:p>
    <w:p w14:paraId="0BB32402" w14:textId="4849DB8F" w:rsidR="00A01C0E" w:rsidRDefault="00A01C0E" w:rsidP="00AD4091">
      <w:pPr>
        <w:rPr>
          <w:lang w:val="en-GB"/>
        </w:rPr>
      </w:pPr>
    </w:p>
    <w:p w14:paraId="5478DDAE" w14:textId="6848157B" w:rsidR="00F833BC" w:rsidRDefault="00F833BC" w:rsidP="00AD4091">
      <w:pPr>
        <w:rPr>
          <w:lang w:val="en-GB"/>
        </w:rPr>
      </w:pPr>
    </w:p>
    <w:p w14:paraId="306D0F96" w14:textId="77777777" w:rsidR="00F833BC" w:rsidRDefault="00F833BC" w:rsidP="00AD4091">
      <w:pPr>
        <w:rPr>
          <w:lang w:val="en-GB"/>
        </w:rPr>
      </w:pPr>
    </w:p>
    <w:p w14:paraId="66226E5C" w14:textId="462BD990" w:rsidR="00181C4F" w:rsidRPr="00223059" w:rsidRDefault="00AD4091" w:rsidP="00AD4091">
      <w:pPr>
        <w:pStyle w:val="Heading1"/>
      </w:pPr>
      <w:r>
        <w:t xml:space="preserve">Brief </w:t>
      </w:r>
      <w:proofErr w:type="gramStart"/>
      <w:r>
        <w:t>Literature  reviews</w:t>
      </w:r>
      <w:proofErr w:type="gramEnd"/>
    </w:p>
    <w:p w14:paraId="18B5742D" w14:textId="2F2A1602" w:rsidR="00181C4F" w:rsidRPr="00F833BC" w:rsidRDefault="00181C4F" w:rsidP="00AD4091">
      <w:pPr>
        <w:rPr>
          <w:b/>
          <w:i/>
          <w:iCs/>
          <w:lang w:val="en-GB"/>
        </w:rPr>
      </w:pPr>
      <w:r w:rsidRPr="00F833BC">
        <w:rPr>
          <w:b/>
          <w:lang w:val="en-GB"/>
        </w:rPr>
        <w:fldChar w:fldCharType="begin" w:fldLock="1"/>
      </w:r>
      <w:r w:rsidR="00626B21" w:rsidRPr="00F833BC">
        <w:rPr>
          <w:b/>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sidRPr="00F833BC">
        <w:rPr>
          <w:b/>
          <w:lang w:val="en-GB"/>
        </w:rPr>
        <w:fldChar w:fldCharType="separate"/>
      </w:r>
      <w:r w:rsidR="00155245" w:rsidRPr="00F833BC">
        <w:rPr>
          <w:b/>
          <w:noProof/>
          <w:lang w:val="en-GB"/>
        </w:rPr>
        <w:t>(Jiang &amp; Yan, 2019)</w:t>
      </w:r>
      <w:r w:rsidRPr="00F833BC">
        <w:rPr>
          <w:b/>
          <w:lang w:val="en-GB"/>
        </w:rPr>
        <w:fldChar w:fldCharType="end"/>
      </w:r>
      <w:r w:rsidRPr="00F833BC">
        <w:rPr>
          <w:b/>
          <w:lang w:val="en-GB"/>
        </w:rPr>
        <w:t xml:space="preserve"> – </w:t>
      </w:r>
      <w:r w:rsidRPr="00F833BC">
        <w:rPr>
          <w:b/>
          <w:i/>
          <w:iCs/>
          <w:lang w:val="en-GB"/>
        </w:rPr>
        <w:t>“Multimode Process Monitoring Using Variational Bayesian Inference and Canonical Correlation Analysis”</w:t>
      </w:r>
    </w:p>
    <w:p w14:paraId="28DD39E7" w14:textId="3845A666" w:rsidR="00181C4F" w:rsidRPr="00174C73" w:rsidRDefault="00181C4F" w:rsidP="00174C73">
      <w:pPr>
        <w:pStyle w:val="ListParagraph"/>
        <w:numPr>
          <w:ilvl w:val="0"/>
          <w:numId w:val="21"/>
        </w:numPr>
        <w:rPr>
          <w:lang w:val="en-GB"/>
        </w:rPr>
      </w:pPr>
      <w:r w:rsidRPr="00174C73">
        <w:rPr>
          <w:lang w:val="en-GB"/>
        </w:rPr>
        <w:t>As applied to batch-fed penicillin fermentation process</w:t>
      </w:r>
    </w:p>
    <w:p w14:paraId="630D6D5F" w14:textId="21A8070A" w:rsidR="00181C4F" w:rsidRPr="00174C73" w:rsidRDefault="00181C4F" w:rsidP="00174C73">
      <w:pPr>
        <w:pStyle w:val="ListParagraph"/>
        <w:numPr>
          <w:ilvl w:val="0"/>
          <w:numId w:val="21"/>
        </w:numPr>
        <w:rPr>
          <w:lang w:val="en-GB"/>
        </w:rPr>
      </w:pPr>
      <w:r w:rsidRPr="00174C73">
        <w:rPr>
          <w:lang w:val="en-GB"/>
        </w:rPr>
        <w:t xml:space="preserve">Used the VB-GMM algorithm to automatically perform phase division </w:t>
      </w:r>
      <w:r w:rsidR="00174C73" w:rsidRPr="00174C73">
        <w:rPr>
          <w:lang w:val="en-GB"/>
        </w:rPr>
        <w:t>from</w:t>
      </w:r>
      <w:r w:rsidRPr="00174C73">
        <w:rPr>
          <w:lang w:val="en-GB"/>
        </w:rPr>
        <w:t xml:space="preserve"> historical data</w:t>
      </w:r>
      <w:r w:rsidR="00174C73" w:rsidRPr="00174C73">
        <w:rPr>
          <w:lang w:val="en-GB"/>
        </w:rPr>
        <w:t xml:space="preserve"> without specifying the number of operation modes</w:t>
      </w:r>
      <w:r w:rsidR="00326497">
        <w:rPr>
          <w:lang w:val="en-GB"/>
        </w:rPr>
        <w:t>…7 phases identified</w:t>
      </w:r>
    </w:p>
    <w:p w14:paraId="519A9598" w14:textId="23C62D6F" w:rsidR="00181C4F" w:rsidRPr="00174C73" w:rsidRDefault="00181C4F" w:rsidP="00174C73">
      <w:pPr>
        <w:pStyle w:val="ListParagraph"/>
        <w:numPr>
          <w:ilvl w:val="0"/>
          <w:numId w:val="21"/>
        </w:numPr>
        <w:rPr>
          <w:lang w:val="en-GB"/>
        </w:rPr>
      </w:pPr>
      <w:r w:rsidRPr="00174C73">
        <w:rPr>
          <w:lang w:val="en-GB"/>
        </w:rPr>
        <w:t xml:space="preserve">Establishes local CCA models (PCA alternative) for </w:t>
      </w:r>
      <w:r w:rsidR="00174C73" w:rsidRPr="00174C73">
        <w:rPr>
          <w:lang w:val="en-GB"/>
        </w:rPr>
        <w:t>monitoring purposes</w:t>
      </w:r>
    </w:p>
    <w:p w14:paraId="04C9BBEB" w14:textId="63500C25" w:rsidR="00174C73" w:rsidRPr="00174C73" w:rsidRDefault="00174C73" w:rsidP="00174C73">
      <w:pPr>
        <w:pStyle w:val="ListParagraph"/>
        <w:numPr>
          <w:ilvl w:val="0"/>
          <w:numId w:val="21"/>
        </w:numPr>
        <w:rPr>
          <w:lang w:val="en-GB"/>
        </w:rPr>
      </w:pPr>
      <w:r w:rsidRPr="00174C73">
        <w:rPr>
          <w:lang w:val="en-GB"/>
        </w:rPr>
        <w:t>During monitoring, the current operating phase is identified by largest posterior probability</w:t>
      </w:r>
    </w:p>
    <w:p w14:paraId="10EEC315" w14:textId="6C5A10EC" w:rsidR="00174C73" w:rsidRDefault="00174C73" w:rsidP="00174C73">
      <w:pPr>
        <w:pStyle w:val="ListParagraph"/>
        <w:numPr>
          <w:ilvl w:val="0"/>
          <w:numId w:val="21"/>
        </w:numPr>
        <w:rPr>
          <w:lang w:val="en-GB"/>
        </w:rPr>
      </w:pPr>
      <w:r w:rsidRPr="00174C73">
        <w:rPr>
          <w:lang w:val="en-GB"/>
        </w:rPr>
        <w:t>Local CCA model is used to determine the fault residuals, a BIP monitoring index is incorporated</w:t>
      </w:r>
    </w:p>
    <w:p w14:paraId="5648124A" w14:textId="5F23467C" w:rsidR="00174C73" w:rsidRDefault="00174C73" w:rsidP="00174C73">
      <w:pPr>
        <w:pStyle w:val="ListParagraph"/>
        <w:numPr>
          <w:ilvl w:val="0"/>
          <w:numId w:val="21"/>
        </w:numPr>
        <w:rPr>
          <w:lang w:val="en-GB"/>
        </w:rPr>
      </w:pPr>
      <w:r>
        <w:rPr>
          <w:lang w:val="en-GB"/>
        </w:rPr>
        <w:t>100 batches of fixed 400hr length are generated, sampling time of 1hr</w:t>
      </w:r>
    </w:p>
    <w:p w14:paraId="7639E2F0" w14:textId="778A2105" w:rsidR="00174C73" w:rsidRDefault="00174C73" w:rsidP="00174C73">
      <w:pPr>
        <w:pStyle w:val="ListParagraph"/>
        <w:numPr>
          <w:ilvl w:val="0"/>
          <w:numId w:val="21"/>
        </w:numPr>
        <w:rPr>
          <w:lang w:val="en-GB"/>
        </w:rPr>
      </w:pPr>
      <w:r>
        <w:rPr>
          <w:lang w:val="en-GB"/>
        </w:rPr>
        <w:t>3 faulty batches were generated</w:t>
      </w:r>
    </w:p>
    <w:p w14:paraId="0921B05C" w14:textId="5BAB9083" w:rsidR="00174C73" w:rsidRDefault="00174C73" w:rsidP="00174C73">
      <w:pPr>
        <w:pStyle w:val="ListParagraph"/>
        <w:numPr>
          <w:ilvl w:val="1"/>
          <w:numId w:val="21"/>
        </w:numPr>
        <w:rPr>
          <w:lang w:val="en-GB"/>
        </w:rPr>
      </w:pPr>
      <w:r>
        <w:rPr>
          <w:lang w:val="en-GB"/>
        </w:rPr>
        <w:t>1. Step change introduced in agitator power from t=150hr -&gt; 300hr</w:t>
      </w:r>
    </w:p>
    <w:p w14:paraId="5FD3C762" w14:textId="49782DE8" w:rsidR="00174C73" w:rsidRDefault="00174C73" w:rsidP="00174C73">
      <w:pPr>
        <w:pStyle w:val="ListParagraph"/>
        <w:numPr>
          <w:ilvl w:val="1"/>
          <w:numId w:val="21"/>
        </w:numPr>
        <w:rPr>
          <w:lang w:val="en-GB"/>
        </w:rPr>
      </w:pPr>
      <w:r>
        <w:rPr>
          <w:lang w:val="en-GB"/>
        </w:rPr>
        <w:t>2. Ramp change introduced in agitator power from t=150hr -&gt; 300hr</w:t>
      </w:r>
    </w:p>
    <w:p w14:paraId="228609C8" w14:textId="05B91E5F" w:rsidR="00174C73" w:rsidRDefault="00174C73" w:rsidP="00174C73">
      <w:pPr>
        <w:pStyle w:val="ListParagraph"/>
        <w:numPr>
          <w:ilvl w:val="1"/>
          <w:numId w:val="21"/>
        </w:numPr>
        <w:rPr>
          <w:lang w:val="en-GB"/>
        </w:rPr>
      </w:pPr>
      <w:r>
        <w:rPr>
          <w:lang w:val="en-GB"/>
        </w:rPr>
        <w:t>3. Ramp change introduced to aeration rate from t=150hr -&gt; 300hr</w:t>
      </w:r>
    </w:p>
    <w:p w14:paraId="29CED637" w14:textId="145404C9" w:rsidR="00174C73" w:rsidRDefault="00174C73" w:rsidP="00174C73">
      <w:pPr>
        <w:pStyle w:val="ListParagraph"/>
        <w:numPr>
          <w:ilvl w:val="0"/>
          <w:numId w:val="21"/>
        </w:numPr>
        <w:rPr>
          <w:lang w:val="en-GB"/>
        </w:rPr>
      </w:pPr>
      <w:r>
        <w:rPr>
          <w:lang w:val="en-GB"/>
        </w:rPr>
        <w:t xml:space="preserve">The proposed solution showed effective fault monitoring with the advantage of automatically determining the number of operation modes (which makes it more practical). CCA performance was shown to be superior to PCA for this implementation and incorporation of BIP monitoring index allows for monitoring in a probabilistic manner </w:t>
      </w:r>
      <w:r w:rsidR="00223059">
        <w:rPr>
          <w:lang w:val="en-GB"/>
        </w:rPr>
        <w:t>instead of deterministic.</w:t>
      </w:r>
    </w:p>
    <w:p w14:paraId="764847FE" w14:textId="7107AC58" w:rsidR="00223059" w:rsidRDefault="00223059" w:rsidP="00223059">
      <w:pPr>
        <w:rPr>
          <w:lang w:val="en-GB"/>
        </w:rPr>
      </w:pPr>
    </w:p>
    <w:p w14:paraId="4E6B98FD" w14:textId="77777777" w:rsidR="00223059" w:rsidRPr="00223059" w:rsidRDefault="00223059" w:rsidP="00223059">
      <w:pPr>
        <w:rPr>
          <w:lang w:val="en-GB"/>
        </w:rPr>
      </w:pPr>
    </w:p>
    <w:p w14:paraId="383FF2E9" w14:textId="7D669E7D" w:rsidR="00174C73" w:rsidRPr="00F833BC" w:rsidRDefault="00223059" w:rsidP="00174C73">
      <w:pPr>
        <w:rPr>
          <w:b/>
          <w:lang w:val="en-GB"/>
        </w:rPr>
      </w:pPr>
      <w:r w:rsidRPr="00F833BC">
        <w:rPr>
          <w:b/>
          <w:lang w:val="en-GB"/>
        </w:rPr>
        <w:fldChar w:fldCharType="begin" w:fldLock="1"/>
      </w:r>
      <w:r w:rsidR="00626B21" w:rsidRPr="00F833BC">
        <w:rPr>
          <w:b/>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sidRPr="00F833BC">
        <w:rPr>
          <w:b/>
          <w:lang w:val="en-GB"/>
        </w:rPr>
        <w:fldChar w:fldCharType="separate"/>
      </w:r>
      <w:r w:rsidR="00155245" w:rsidRPr="00F833BC">
        <w:rPr>
          <w:b/>
          <w:noProof/>
          <w:lang w:val="en-GB"/>
        </w:rPr>
        <w:t>(Liu et al., 2018)</w:t>
      </w:r>
      <w:r w:rsidRPr="00F833BC">
        <w:rPr>
          <w:b/>
          <w:lang w:val="en-GB"/>
        </w:rPr>
        <w:fldChar w:fldCharType="end"/>
      </w:r>
      <w:r w:rsidRPr="00F833BC">
        <w:rPr>
          <w:b/>
          <w:lang w:val="en-GB"/>
        </w:rPr>
        <w:t xml:space="preserve"> – </w:t>
      </w:r>
      <w:r w:rsidRPr="00F833BC">
        <w:rPr>
          <w:b/>
          <w:i/>
          <w:iCs/>
          <w:lang w:val="en-GB"/>
        </w:rPr>
        <w:t xml:space="preserve">“Gaussian Process </w:t>
      </w:r>
      <w:proofErr w:type="spellStart"/>
      <w:r w:rsidRPr="00F833BC">
        <w:rPr>
          <w:b/>
          <w:i/>
          <w:iCs/>
          <w:lang w:val="en-GB"/>
        </w:rPr>
        <w:t>Regresion</w:t>
      </w:r>
      <w:proofErr w:type="spellEnd"/>
      <w:r w:rsidRPr="00F833BC">
        <w:rPr>
          <w:b/>
          <w:i/>
          <w:iCs/>
          <w:lang w:val="en-GB"/>
        </w:rPr>
        <w:t xml:space="preserve"> and Bayesian Inference Based Operating Performance Assessment for Multiphase Batch Processes”</w:t>
      </w:r>
    </w:p>
    <w:p w14:paraId="4D310357" w14:textId="57BACC40" w:rsidR="00174C73" w:rsidRDefault="00223059" w:rsidP="00223059">
      <w:pPr>
        <w:pStyle w:val="ListParagraph"/>
        <w:numPr>
          <w:ilvl w:val="0"/>
          <w:numId w:val="22"/>
        </w:numPr>
        <w:rPr>
          <w:lang w:val="en-GB"/>
        </w:rPr>
      </w:pPr>
      <w:r>
        <w:rPr>
          <w:lang w:val="en-GB"/>
        </w:rPr>
        <w:t>As applied to batch-fed penicillin fermentation process</w:t>
      </w:r>
    </w:p>
    <w:p w14:paraId="7964AFB5" w14:textId="6951B4FA" w:rsidR="00223059" w:rsidRPr="00174C73" w:rsidRDefault="00223059" w:rsidP="00223059">
      <w:pPr>
        <w:pStyle w:val="ListParagraph"/>
        <w:numPr>
          <w:ilvl w:val="0"/>
          <w:numId w:val="21"/>
        </w:numPr>
        <w:rPr>
          <w:lang w:val="en-GB"/>
        </w:rPr>
      </w:pPr>
      <w:r>
        <w:rPr>
          <w:lang w:val="en-GB"/>
        </w:rPr>
        <w:t xml:space="preserve">Used the GMM-PSD algorithm </w:t>
      </w:r>
      <w:r w:rsidRPr="00174C73">
        <w:rPr>
          <w:lang w:val="en-GB"/>
        </w:rPr>
        <w:t>to automatically perform phase division from historical data without specifying the number of operation modes</w:t>
      </w:r>
      <w:r w:rsidR="00326497">
        <w:rPr>
          <w:lang w:val="en-GB"/>
        </w:rPr>
        <w:t xml:space="preserve">…5 phases identified </w:t>
      </w:r>
    </w:p>
    <w:p w14:paraId="5BA07BB3" w14:textId="77777777" w:rsidR="00223059" w:rsidRDefault="00223059" w:rsidP="00223059">
      <w:pPr>
        <w:pStyle w:val="ListParagraph"/>
        <w:numPr>
          <w:ilvl w:val="0"/>
          <w:numId w:val="22"/>
        </w:numPr>
        <w:rPr>
          <w:lang w:val="en-GB"/>
        </w:rPr>
      </w:pPr>
      <w:r>
        <w:rPr>
          <w:lang w:val="en-GB"/>
        </w:rPr>
        <w:t>Established local Gaussian Process Regression (GPR) models for each local phase</w:t>
      </w:r>
    </w:p>
    <w:p w14:paraId="597B7E73" w14:textId="5D201CD8" w:rsidR="00223059" w:rsidRDefault="00223059" w:rsidP="00223059">
      <w:pPr>
        <w:pStyle w:val="ListParagraph"/>
        <w:numPr>
          <w:ilvl w:val="0"/>
          <w:numId w:val="22"/>
        </w:numPr>
        <w:rPr>
          <w:lang w:val="en-GB"/>
        </w:rPr>
      </w:pPr>
      <w:r>
        <w:rPr>
          <w:lang w:val="en-GB"/>
        </w:rPr>
        <w:t>From the results of offline phase division, the boundary intervals of adjacent phases overlap which is defined as ‘fuzzy intervals’. The cut-off is defined using a threshold value for the posterior probability</w:t>
      </w:r>
    </w:p>
    <w:p w14:paraId="343AA225" w14:textId="5EB45007" w:rsidR="00223059" w:rsidRDefault="00223059" w:rsidP="00223059">
      <w:pPr>
        <w:pStyle w:val="ListParagraph"/>
        <w:numPr>
          <w:ilvl w:val="0"/>
          <w:numId w:val="22"/>
        </w:numPr>
        <w:rPr>
          <w:lang w:val="en-GB"/>
        </w:rPr>
      </w:pPr>
      <w:r>
        <w:rPr>
          <w:lang w:val="en-GB"/>
        </w:rPr>
        <w:t xml:space="preserve">During </w:t>
      </w:r>
      <w:proofErr w:type="gramStart"/>
      <w:r>
        <w:rPr>
          <w:lang w:val="en-GB"/>
        </w:rPr>
        <w:t>monitoring,  the</w:t>
      </w:r>
      <w:proofErr w:type="gramEnd"/>
      <w:r>
        <w:rPr>
          <w:lang w:val="en-GB"/>
        </w:rPr>
        <w:t xml:space="preserve"> current operating phase is determined from the intervals as determined offline</w:t>
      </w:r>
    </w:p>
    <w:p w14:paraId="466EFD93" w14:textId="77C84EED" w:rsidR="00223059" w:rsidRDefault="00223059" w:rsidP="00223059">
      <w:pPr>
        <w:pStyle w:val="ListParagraph"/>
        <w:numPr>
          <w:ilvl w:val="0"/>
          <w:numId w:val="22"/>
        </w:numPr>
        <w:rPr>
          <w:lang w:val="en-GB"/>
        </w:rPr>
      </w:pPr>
      <w:r>
        <w:rPr>
          <w:lang w:val="en-GB"/>
        </w:rPr>
        <w:t>If the sample falls within a fuzzy interval, both adjacent local GPR models are invoked and the prediction is weighted by the posterior probability in each phase as calculated (Bayesian Model Averaging)</w:t>
      </w:r>
    </w:p>
    <w:p w14:paraId="5A88E3E4" w14:textId="741A43AC" w:rsidR="00223059" w:rsidRDefault="00223059" w:rsidP="00223059">
      <w:pPr>
        <w:pStyle w:val="ListParagraph"/>
        <w:numPr>
          <w:ilvl w:val="0"/>
          <w:numId w:val="22"/>
        </w:numPr>
        <w:rPr>
          <w:lang w:val="en-GB"/>
        </w:rPr>
      </w:pPr>
      <w:r>
        <w:rPr>
          <w:lang w:val="en-GB"/>
        </w:rPr>
        <w:t>An economic index is defined that defines whether a batch is current ‘optimal’ or ‘sub-optimal’. This is determined by the ratio of the current quality prediction to the min/max as determined from historical data. Values &gt;0.5 are defined as ‘optimal’.</w:t>
      </w:r>
    </w:p>
    <w:p w14:paraId="2EA31BF7" w14:textId="7E711D60" w:rsidR="00223059" w:rsidRDefault="00223059" w:rsidP="00223059">
      <w:pPr>
        <w:pStyle w:val="ListParagraph"/>
        <w:numPr>
          <w:ilvl w:val="0"/>
          <w:numId w:val="22"/>
        </w:numPr>
        <w:rPr>
          <w:lang w:val="en-GB"/>
        </w:rPr>
      </w:pPr>
      <w:r>
        <w:rPr>
          <w:lang w:val="en-GB"/>
        </w:rPr>
        <w:t>Author further performs ‘non-optimal cause identification’</w:t>
      </w:r>
    </w:p>
    <w:p w14:paraId="5480F944" w14:textId="3411E3D3" w:rsidR="00223059" w:rsidRDefault="00326497" w:rsidP="00223059">
      <w:pPr>
        <w:pStyle w:val="ListParagraph"/>
        <w:numPr>
          <w:ilvl w:val="1"/>
          <w:numId w:val="22"/>
        </w:numPr>
        <w:rPr>
          <w:lang w:val="en-GB"/>
        </w:rPr>
      </w:pPr>
      <w:r>
        <w:rPr>
          <w:lang w:val="en-GB"/>
        </w:rPr>
        <w:t>If performance is non-optimal, the possible cause is determined calculating variable contribution values</w:t>
      </w:r>
    </w:p>
    <w:p w14:paraId="2D5DEED2" w14:textId="65F86B35" w:rsidR="00326497" w:rsidRDefault="00326497" w:rsidP="00223059">
      <w:pPr>
        <w:pStyle w:val="ListParagraph"/>
        <w:numPr>
          <w:ilvl w:val="1"/>
          <w:numId w:val="22"/>
        </w:numPr>
        <w:rPr>
          <w:lang w:val="en-GB"/>
        </w:rPr>
      </w:pPr>
      <w:r>
        <w:rPr>
          <w:lang w:val="en-GB"/>
        </w:rPr>
        <w:t>The calculated values are adjusted again into ratios of min/max as per historical data</w:t>
      </w:r>
    </w:p>
    <w:p w14:paraId="0635B4BD" w14:textId="7E98C7FD" w:rsidR="00326497" w:rsidRDefault="00326497" w:rsidP="00326497">
      <w:pPr>
        <w:pStyle w:val="ListParagraph"/>
        <w:numPr>
          <w:ilvl w:val="0"/>
          <w:numId w:val="22"/>
        </w:numPr>
        <w:rPr>
          <w:lang w:val="en-GB"/>
        </w:rPr>
      </w:pPr>
      <w:r>
        <w:rPr>
          <w:lang w:val="en-GB"/>
        </w:rPr>
        <w:t>50 training batches generated lengths of 390hr to 420hr, sampling time 1hr</w:t>
      </w:r>
    </w:p>
    <w:p w14:paraId="463D27B3" w14:textId="69AE27F6" w:rsidR="00326497" w:rsidRDefault="00326497" w:rsidP="00326497">
      <w:pPr>
        <w:pStyle w:val="ListParagraph"/>
        <w:numPr>
          <w:ilvl w:val="0"/>
          <w:numId w:val="22"/>
        </w:numPr>
        <w:rPr>
          <w:lang w:val="en-GB"/>
        </w:rPr>
      </w:pPr>
      <w:r>
        <w:rPr>
          <w:lang w:val="en-GB"/>
        </w:rPr>
        <w:t>Sub-optimal/fault batch produced by using a culture volume of 150L – larger volumes experience evaporative loss since temperature is fixed which results in penicillin decline</w:t>
      </w:r>
    </w:p>
    <w:p w14:paraId="593FFDDB" w14:textId="3EB3550D" w:rsidR="00326497" w:rsidRDefault="00326497" w:rsidP="00326497">
      <w:pPr>
        <w:pStyle w:val="ListParagraph"/>
        <w:numPr>
          <w:ilvl w:val="0"/>
          <w:numId w:val="22"/>
        </w:numPr>
        <w:rPr>
          <w:lang w:val="en-GB"/>
        </w:rPr>
      </w:pPr>
      <w:r>
        <w:rPr>
          <w:lang w:val="en-GB"/>
        </w:rPr>
        <w:t>Prediction quality was shown to perform well, but from what I see the initial ramp up is not captured</w:t>
      </w:r>
    </w:p>
    <w:p w14:paraId="00D2B4C2" w14:textId="5567DA3F" w:rsidR="00326497" w:rsidRDefault="00326497" w:rsidP="00326497">
      <w:pPr>
        <w:pStyle w:val="ListParagraph"/>
        <w:numPr>
          <w:ilvl w:val="0"/>
          <w:numId w:val="22"/>
        </w:numPr>
        <w:rPr>
          <w:lang w:val="en-GB"/>
        </w:rPr>
      </w:pPr>
      <w:r>
        <w:rPr>
          <w:lang w:val="en-GB"/>
        </w:rPr>
        <w:t>Sub-optimal batch was identified and variable contribution indicated Culture Volume as the likely cause</w:t>
      </w:r>
    </w:p>
    <w:p w14:paraId="02E613F2" w14:textId="139B0510" w:rsidR="00174C73" w:rsidRDefault="00174C73" w:rsidP="00AD4091">
      <w:pPr>
        <w:rPr>
          <w:lang w:val="en-GB"/>
        </w:rPr>
      </w:pPr>
    </w:p>
    <w:p w14:paraId="3D1DE44B" w14:textId="3ECBF4E7" w:rsidR="00223059" w:rsidRDefault="00223059" w:rsidP="00AD4091">
      <w:pPr>
        <w:rPr>
          <w:lang w:val="en-GB"/>
        </w:rPr>
      </w:pPr>
    </w:p>
    <w:p w14:paraId="2382C8AE" w14:textId="6611645F" w:rsidR="00326497" w:rsidRDefault="00326497" w:rsidP="00AD4091">
      <w:pPr>
        <w:rPr>
          <w:lang w:val="en-GB"/>
        </w:rPr>
      </w:pPr>
    </w:p>
    <w:p w14:paraId="6630CB79" w14:textId="47729D27" w:rsidR="00326497" w:rsidRPr="00F833BC" w:rsidRDefault="00326497" w:rsidP="00AD4091">
      <w:pPr>
        <w:rPr>
          <w:b/>
          <w:i/>
          <w:iCs/>
          <w:lang w:val="en-GB"/>
        </w:rPr>
      </w:pPr>
      <w:r w:rsidRPr="00F833BC">
        <w:rPr>
          <w:b/>
          <w:lang w:val="en-GB"/>
        </w:rPr>
        <w:lastRenderedPageBreak/>
        <w:fldChar w:fldCharType="begin" w:fldLock="1"/>
      </w:r>
      <w:r w:rsidR="00626B21" w:rsidRPr="00F833BC">
        <w:rPr>
          <w:b/>
          <w:lang w:val="en-GB"/>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eviouslyFormattedCitation":"(Yu, Chen, Mori, et al., 2013)"},"properties":{"noteIndex":0},"schema":"https://github.com/citation-style-language/schema/raw/master/csl-citation.json"}</w:instrText>
      </w:r>
      <w:r w:rsidRPr="00F833BC">
        <w:rPr>
          <w:b/>
          <w:lang w:val="en-GB"/>
        </w:rPr>
        <w:fldChar w:fldCharType="separate"/>
      </w:r>
      <w:r w:rsidR="00155245" w:rsidRPr="00F833BC">
        <w:rPr>
          <w:b/>
          <w:noProof/>
          <w:lang w:val="en-GB"/>
        </w:rPr>
        <w:t>(Yu, Chen, Mori, et al., 2013)</w:t>
      </w:r>
      <w:r w:rsidRPr="00F833BC">
        <w:rPr>
          <w:b/>
          <w:lang w:val="en-GB"/>
        </w:rPr>
        <w:fldChar w:fldCharType="end"/>
      </w:r>
      <w:r w:rsidRPr="00F833BC">
        <w:rPr>
          <w:b/>
          <w:lang w:val="en-GB"/>
        </w:rPr>
        <w:t xml:space="preserve"> – “</w:t>
      </w:r>
      <w:r w:rsidRPr="00F833BC">
        <w:rPr>
          <w:b/>
          <w:i/>
          <w:iCs/>
          <w:lang w:val="en-GB"/>
        </w:rPr>
        <w:t>Multi-kernel Gaussian Process Regression and Bayesian Model Averaging Based Nonlinear State Estimation and Quality Prediction of Multiphase batch Processes”</w:t>
      </w:r>
    </w:p>
    <w:p w14:paraId="48E275DB" w14:textId="7ABC2C09" w:rsidR="00890370" w:rsidRPr="00F833BC" w:rsidRDefault="00890370" w:rsidP="00AD4091">
      <w:pPr>
        <w:rPr>
          <w:b/>
          <w:lang w:val="en-GB"/>
        </w:rPr>
      </w:pPr>
      <w:r w:rsidRPr="00F833BC">
        <w:rPr>
          <w:b/>
          <w:lang w:val="en-GB"/>
        </w:rPr>
        <w:t xml:space="preserve">Similar paper </w:t>
      </w:r>
      <w:r w:rsidRPr="00F833BC">
        <w:rPr>
          <w:b/>
          <w:lang w:val="en-GB"/>
        </w:rPr>
        <w:fldChar w:fldCharType="begin" w:fldLock="1"/>
      </w:r>
      <w:r w:rsidR="00626B21" w:rsidRPr="00F833BC">
        <w:rPr>
          <w:b/>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mendeley":{"formattedCitation":"(Yu, Chen, &amp; Rashid, 2013)","plainTextFormattedCitation":"(Yu, Chen, &amp; Rashid, 2013)","previouslyFormattedCitation":"(Yu, Chen, &amp; Rashid, 2013)"},"properties":{"noteIndex":0},"schema":"https://github.com/citation-style-language/schema/raw/master/csl-citation.json"}</w:instrText>
      </w:r>
      <w:r w:rsidRPr="00F833BC">
        <w:rPr>
          <w:b/>
          <w:lang w:val="en-GB"/>
        </w:rPr>
        <w:fldChar w:fldCharType="separate"/>
      </w:r>
      <w:r w:rsidR="00155245" w:rsidRPr="00F833BC">
        <w:rPr>
          <w:b/>
          <w:noProof/>
          <w:lang w:val="en-GB"/>
        </w:rPr>
        <w:t>(Yu, Chen, &amp; Rashid, 2013)</w:t>
      </w:r>
      <w:r w:rsidRPr="00F833BC">
        <w:rPr>
          <w:b/>
          <w:lang w:val="en-GB"/>
        </w:rPr>
        <w:fldChar w:fldCharType="end"/>
      </w:r>
      <w:r w:rsidRPr="00F833BC">
        <w:rPr>
          <w:b/>
          <w:lang w:val="en-GB"/>
        </w:rPr>
        <w:t>.</w:t>
      </w:r>
    </w:p>
    <w:p w14:paraId="46B2B199" w14:textId="7EF3682D" w:rsidR="00326497" w:rsidRDefault="00326497" w:rsidP="00326497">
      <w:pPr>
        <w:pStyle w:val="ListParagraph"/>
        <w:numPr>
          <w:ilvl w:val="0"/>
          <w:numId w:val="23"/>
        </w:numPr>
        <w:rPr>
          <w:lang w:val="en-GB"/>
        </w:rPr>
      </w:pPr>
      <w:r w:rsidRPr="00326497">
        <w:rPr>
          <w:lang w:val="en-GB"/>
        </w:rPr>
        <w:t xml:space="preserve">As applied to </w:t>
      </w:r>
      <w:proofErr w:type="spellStart"/>
      <w:r w:rsidRPr="00326497">
        <w:rPr>
          <w:lang w:val="en-GB"/>
        </w:rPr>
        <w:t>poylmerization</w:t>
      </w:r>
      <w:proofErr w:type="spellEnd"/>
      <w:r w:rsidRPr="00326497">
        <w:rPr>
          <w:lang w:val="en-GB"/>
        </w:rPr>
        <w:t xml:space="preserve"> process</w:t>
      </w:r>
    </w:p>
    <w:p w14:paraId="5AF08473" w14:textId="46A52535" w:rsidR="00326497" w:rsidRDefault="00326497" w:rsidP="00326497">
      <w:pPr>
        <w:pStyle w:val="ListParagraph"/>
        <w:numPr>
          <w:ilvl w:val="0"/>
          <w:numId w:val="23"/>
        </w:numPr>
        <w:rPr>
          <w:lang w:val="en-GB"/>
        </w:rPr>
      </w:pPr>
      <w:r>
        <w:rPr>
          <w:lang w:val="en-GB"/>
        </w:rPr>
        <w:t>Offline phase division achieved using a kernel mixture model</w:t>
      </w:r>
      <w:r w:rsidR="00766E68">
        <w:rPr>
          <w:lang w:val="en-GB"/>
        </w:rPr>
        <w:t>, individual phases are expressed by a local kernel density function (Gaussian density functions are used)</w:t>
      </w:r>
    </w:p>
    <w:p w14:paraId="48914310" w14:textId="7C677207" w:rsidR="00766E68" w:rsidRDefault="00766E68" w:rsidP="00766E68">
      <w:pPr>
        <w:pStyle w:val="ListParagraph"/>
        <w:numPr>
          <w:ilvl w:val="1"/>
          <w:numId w:val="23"/>
        </w:numPr>
        <w:rPr>
          <w:lang w:val="en-GB"/>
        </w:rPr>
      </w:pPr>
      <w:r>
        <w:rPr>
          <w:lang w:val="en-GB"/>
        </w:rPr>
        <w:t>Bayesian inference is used to classify measurements into phases based on maximum posterior probability</w:t>
      </w:r>
    </w:p>
    <w:p w14:paraId="278E7A32" w14:textId="7E9FDAD4" w:rsidR="00766E68" w:rsidRDefault="00766E68" w:rsidP="00766E68">
      <w:pPr>
        <w:pStyle w:val="ListParagraph"/>
        <w:numPr>
          <w:ilvl w:val="1"/>
          <w:numId w:val="23"/>
        </w:numPr>
        <w:rPr>
          <w:lang w:val="en-GB"/>
        </w:rPr>
      </w:pPr>
      <w:r>
        <w:rPr>
          <w:lang w:val="en-GB"/>
        </w:rPr>
        <w:t>If it satisfies a threshold (0.05) it is taken to be a certain phase, not between-phase transition</w:t>
      </w:r>
    </w:p>
    <w:p w14:paraId="559AEA7B" w14:textId="59F22E16" w:rsidR="00766E68" w:rsidRDefault="00766E68" w:rsidP="00766E68">
      <w:pPr>
        <w:pStyle w:val="ListParagraph"/>
        <w:numPr>
          <w:ilvl w:val="0"/>
          <w:numId w:val="23"/>
        </w:numPr>
        <w:rPr>
          <w:lang w:val="en-GB"/>
        </w:rPr>
      </w:pPr>
      <w:r>
        <w:rPr>
          <w:lang w:val="en-GB"/>
        </w:rPr>
        <w:t>Local GPR models are developed for each identified phase, a kernel function is incorporated to improve performance for nonlinear process</w:t>
      </w:r>
    </w:p>
    <w:p w14:paraId="3ADEF682" w14:textId="2CE913D0" w:rsidR="00766E68" w:rsidRDefault="00766E68" w:rsidP="00766E68">
      <w:pPr>
        <w:pStyle w:val="ListParagraph"/>
        <w:numPr>
          <w:ilvl w:val="0"/>
          <w:numId w:val="23"/>
        </w:numPr>
        <w:rPr>
          <w:lang w:val="en-GB"/>
        </w:rPr>
      </w:pPr>
      <w:r>
        <w:rPr>
          <w:lang w:val="en-GB"/>
        </w:rPr>
        <w:t>During monitoring, current operating phase is determined by posterior probability</w:t>
      </w:r>
    </w:p>
    <w:p w14:paraId="04A9CEE2" w14:textId="0CDFCB08" w:rsidR="00766E68" w:rsidRDefault="00766E68" w:rsidP="00766E68">
      <w:pPr>
        <w:pStyle w:val="ListParagraph"/>
        <w:numPr>
          <w:ilvl w:val="0"/>
          <w:numId w:val="23"/>
        </w:numPr>
        <w:rPr>
          <w:lang w:val="en-GB"/>
        </w:rPr>
      </w:pPr>
      <w:r>
        <w:rPr>
          <w:lang w:val="en-GB"/>
        </w:rPr>
        <w:t xml:space="preserve">If it falls within a transition region, a BMA is used where the prediction of adjacent phases </w:t>
      </w:r>
      <w:proofErr w:type="gramStart"/>
      <w:r>
        <w:rPr>
          <w:lang w:val="en-GB"/>
        </w:rPr>
        <w:t>are</w:t>
      </w:r>
      <w:proofErr w:type="gramEnd"/>
      <w:r>
        <w:rPr>
          <w:lang w:val="en-GB"/>
        </w:rPr>
        <w:t xml:space="preserve"> weighted dynamically based on the posterior probability</w:t>
      </w:r>
    </w:p>
    <w:p w14:paraId="007CB5F2" w14:textId="34B974C5" w:rsidR="00766E68" w:rsidRDefault="00766E68" w:rsidP="00766E68">
      <w:pPr>
        <w:pStyle w:val="ListParagraph"/>
        <w:numPr>
          <w:ilvl w:val="0"/>
          <w:numId w:val="23"/>
        </w:numPr>
        <w:rPr>
          <w:lang w:val="en-GB"/>
        </w:rPr>
      </w:pPr>
      <w:r>
        <w:rPr>
          <w:lang w:val="en-GB"/>
        </w:rPr>
        <w:t>20 training batches, all fixed length of 3hr, sampling period 1 min</w:t>
      </w:r>
    </w:p>
    <w:p w14:paraId="49C17385" w14:textId="5867F5D8" w:rsidR="00766E68" w:rsidRDefault="00766E68" w:rsidP="00766E68">
      <w:pPr>
        <w:pStyle w:val="ListParagraph"/>
        <w:numPr>
          <w:ilvl w:val="0"/>
          <w:numId w:val="23"/>
        </w:numPr>
        <w:rPr>
          <w:lang w:val="en-GB"/>
        </w:rPr>
      </w:pPr>
      <w:r>
        <w:rPr>
          <w:lang w:val="en-GB"/>
        </w:rPr>
        <w:t>The approach showed effective quality prediction better or comparable to SVR</w:t>
      </w:r>
    </w:p>
    <w:p w14:paraId="274F52B6" w14:textId="17A54553" w:rsidR="00766E68" w:rsidRDefault="00766E68" w:rsidP="00766E68">
      <w:pPr>
        <w:rPr>
          <w:lang w:val="en-GB"/>
        </w:rPr>
      </w:pPr>
    </w:p>
    <w:p w14:paraId="3A613ED2" w14:textId="547268B8" w:rsidR="00766E68" w:rsidRPr="00F833BC" w:rsidRDefault="00766E68" w:rsidP="00766E68">
      <w:pPr>
        <w:rPr>
          <w:b/>
          <w:lang w:val="en-GB"/>
        </w:rPr>
      </w:pPr>
      <w:r w:rsidRPr="00F833BC">
        <w:rPr>
          <w:b/>
          <w:lang w:val="en-GB"/>
        </w:rPr>
        <w:fldChar w:fldCharType="begin" w:fldLock="1"/>
      </w:r>
      <w:r w:rsidR="00626B21" w:rsidRPr="00F833BC">
        <w:rPr>
          <w:b/>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sidRPr="00F833BC">
        <w:rPr>
          <w:b/>
          <w:lang w:val="en-GB"/>
        </w:rPr>
        <w:fldChar w:fldCharType="separate"/>
      </w:r>
      <w:r w:rsidR="00155245" w:rsidRPr="00F833BC">
        <w:rPr>
          <w:b/>
          <w:noProof/>
          <w:lang w:val="en-GB"/>
        </w:rPr>
        <w:t>(Doan &amp; Srinivasan, 2008)</w:t>
      </w:r>
      <w:r w:rsidRPr="00F833BC">
        <w:rPr>
          <w:b/>
          <w:lang w:val="en-GB"/>
        </w:rPr>
        <w:fldChar w:fldCharType="end"/>
      </w:r>
      <w:r w:rsidRPr="00F833BC">
        <w:rPr>
          <w:b/>
          <w:lang w:val="en-GB"/>
        </w:rPr>
        <w:t xml:space="preserve"> – “</w:t>
      </w:r>
      <w:r w:rsidRPr="00F833BC">
        <w:rPr>
          <w:b/>
          <w:i/>
          <w:iCs/>
          <w:lang w:val="en-GB"/>
        </w:rPr>
        <w:t>Online monitoring of multi-phase batch processes using phase-based multivariate statistical process control”</w:t>
      </w:r>
    </w:p>
    <w:p w14:paraId="6366AB54" w14:textId="417E8707" w:rsidR="00766E68" w:rsidRDefault="00766E68" w:rsidP="00766E68">
      <w:pPr>
        <w:pStyle w:val="ListParagraph"/>
        <w:numPr>
          <w:ilvl w:val="0"/>
          <w:numId w:val="24"/>
        </w:numPr>
        <w:rPr>
          <w:lang w:val="en-GB"/>
        </w:rPr>
      </w:pPr>
      <w:r>
        <w:rPr>
          <w:lang w:val="en-GB"/>
        </w:rPr>
        <w:t>As applied to batch-fed penicillin fermentation process</w:t>
      </w:r>
    </w:p>
    <w:p w14:paraId="2E0EE41F" w14:textId="3D0012D1" w:rsidR="00766E68" w:rsidRDefault="00766E68" w:rsidP="00766E68">
      <w:pPr>
        <w:pStyle w:val="ListParagraph"/>
        <w:numPr>
          <w:ilvl w:val="0"/>
          <w:numId w:val="24"/>
        </w:numPr>
        <w:rPr>
          <w:lang w:val="en-GB"/>
        </w:rPr>
      </w:pPr>
      <w:r>
        <w:rPr>
          <w:lang w:val="en-GB"/>
        </w:rPr>
        <w:t>Offline phase division achieved using Singular points in key variables along</w:t>
      </w:r>
    </w:p>
    <w:p w14:paraId="46DEA19C" w14:textId="5F5AE690" w:rsidR="00766E68" w:rsidRDefault="00050364" w:rsidP="00766E68">
      <w:pPr>
        <w:pStyle w:val="ListParagraph"/>
        <w:numPr>
          <w:ilvl w:val="1"/>
          <w:numId w:val="24"/>
        </w:numPr>
        <w:rPr>
          <w:lang w:val="en-GB"/>
        </w:rPr>
      </w:pPr>
      <w:r>
        <w:rPr>
          <w:lang w:val="en-GB"/>
        </w:rPr>
        <w:t>5 phases were detected</w:t>
      </w:r>
    </w:p>
    <w:p w14:paraId="3D4C0E6F" w14:textId="1A871D5F" w:rsidR="00050364" w:rsidRDefault="00050364" w:rsidP="00766E68">
      <w:pPr>
        <w:pStyle w:val="ListParagraph"/>
        <w:numPr>
          <w:ilvl w:val="1"/>
          <w:numId w:val="24"/>
        </w:numPr>
        <w:rPr>
          <w:lang w:val="en-GB"/>
        </w:rPr>
      </w:pPr>
      <w:r>
        <w:rPr>
          <w:lang w:val="en-GB"/>
        </w:rPr>
        <w:t>Golden batch was selected as a batch of 400hr length</w:t>
      </w:r>
    </w:p>
    <w:p w14:paraId="46167332" w14:textId="4E202E5F" w:rsidR="00326497" w:rsidRDefault="00766E68" w:rsidP="00AD4091">
      <w:pPr>
        <w:pStyle w:val="ListParagraph"/>
        <w:numPr>
          <w:ilvl w:val="0"/>
          <w:numId w:val="24"/>
        </w:numPr>
        <w:rPr>
          <w:lang w:val="en-GB"/>
        </w:rPr>
      </w:pPr>
      <w:r>
        <w:rPr>
          <w:lang w:val="en-GB"/>
        </w:rPr>
        <w:t>Run-to-run variations among different instances of a phase are synchronized using DTW</w:t>
      </w:r>
    </w:p>
    <w:p w14:paraId="439FD471" w14:textId="4B5706F5" w:rsidR="00766E68" w:rsidRDefault="00766E68" w:rsidP="00AD4091">
      <w:pPr>
        <w:pStyle w:val="ListParagraph"/>
        <w:numPr>
          <w:ilvl w:val="0"/>
          <w:numId w:val="24"/>
        </w:numPr>
        <w:rPr>
          <w:lang w:val="en-GB"/>
        </w:rPr>
      </w:pPr>
      <w:r>
        <w:rPr>
          <w:lang w:val="en-GB"/>
        </w:rPr>
        <w:t>Local</w:t>
      </w:r>
      <w:r w:rsidR="00050364">
        <w:rPr>
          <w:lang w:val="en-GB"/>
        </w:rPr>
        <w:t xml:space="preserve"> dynamic-</w:t>
      </w:r>
      <w:r>
        <w:rPr>
          <w:lang w:val="en-GB"/>
        </w:rPr>
        <w:t>PCA models are developed for monitoring purposes</w:t>
      </w:r>
      <w:r w:rsidR="00050364">
        <w:rPr>
          <w:lang w:val="en-GB"/>
        </w:rPr>
        <w:t xml:space="preserve"> (as an extension of PCA which incorporates a time-lag that is used to capture serial correlation in the process)</w:t>
      </w:r>
    </w:p>
    <w:p w14:paraId="64B2CC07" w14:textId="52FCD7BE" w:rsidR="00050364" w:rsidRDefault="00050364" w:rsidP="00AD4091">
      <w:pPr>
        <w:pStyle w:val="ListParagraph"/>
        <w:numPr>
          <w:ilvl w:val="0"/>
          <w:numId w:val="24"/>
        </w:numPr>
        <w:rPr>
          <w:lang w:val="en-GB"/>
        </w:rPr>
      </w:pPr>
      <w:r>
        <w:rPr>
          <w:lang w:val="en-GB"/>
        </w:rPr>
        <w:t>During monitoring, for a given new sample, the sample is checked if it’s a Singular point</w:t>
      </w:r>
    </w:p>
    <w:p w14:paraId="48ED6A31" w14:textId="69F8033B" w:rsidR="00050364" w:rsidRDefault="00050364" w:rsidP="00050364">
      <w:pPr>
        <w:pStyle w:val="ListParagraph"/>
        <w:numPr>
          <w:ilvl w:val="1"/>
          <w:numId w:val="24"/>
        </w:numPr>
        <w:rPr>
          <w:lang w:val="en-GB"/>
        </w:rPr>
      </w:pPr>
      <w:r>
        <w:rPr>
          <w:lang w:val="en-GB"/>
        </w:rPr>
        <w:t>If it is, a phase change is flagged and the corresponding MSPC model is retrieved</w:t>
      </w:r>
    </w:p>
    <w:p w14:paraId="788EAA37" w14:textId="3B084C5F" w:rsidR="00050364" w:rsidRDefault="00050364" w:rsidP="00050364">
      <w:pPr>
        <w:pStyle w:val="ListParagraph"/>
        <w:numPr>
          <w:ilvl w:val="1"/>
          <w:numId w:val="24"/>
        </w:numPr>
        <w:rPr>
          <w:lang w:val="en-GB"/>
        </w:rPr>
      </w:pPr>
      <w:r>
        <w:rPr>
          <w:lang w:val="en-GB"/>
        </w:rPr>
        <w:t>If it is not, the monitoring statistics T</w:t>
      </w:r>
      <w:r w:rsidRPr="00050364">
        <w:rPr>
          <w:vertAlign w:val="superscript"/>
          <w:lang w:val="en-GB"/>
        </w:rPr>
        <w:t>2</w:t>
      </w:r>
      <w:r>
        <w:rPr>
          <w:lang w:val="en-GB"/>
        </w:rPr>
        <w:t xml:space="preserve"> is calculated for key variables and compared with a threshold from historical data to announce a fault if exceeded. </w:t>
      </w:r>
    </w:p>
    <w:p w14:paraId="4866A40A" w14:textId="75B4A232" w:rsidR="00050364" w:rsidRDefault="00050364" w:rsidP="00050364">
      <w:pPr>
        <w:pStyle w:val="ListParagraph"/>
        <w:numPr>
          <w:ilvl w:val="1"/>
          <w:numId w:val="24"/>
        </w:numPr>
        <w:rPr>
          <w:lang w:val="en-GB"/>
        </w:rPr>
      </w:pPr>
      <w:r>
        <w:rPr>
          <w:lang w:val="en-GB"/>
        </w:rPr>
        <w:t xml:space="preserve">A time-lagged data matrix is constructed and a further T2 is calculated for comparison. </w:t>
      </w:r>
    </w:p>
    <w:p w14:paraId="2DBF4DE1" w14:textId="38D91413" w:rsidR="00050364" w:rsidRDefault="00050364" w:rsidP="00050364">
      <w:pPr>
        <w:pStyle w:val="ListParagraph"/>
        <w:numPr>
          <w:ilvl w:val="0"/>
          <w:numId w:val="24"/>
        </w:numPr>
        <w:rPr>
          <w:lang w:val="en-GB"/>
        </w:rPr>
      </w:pPr>
      <w:r>
        <w:rPr>
          <w:lang w:val="en-GB"/>
        </w:rPr>
        <w:lastRenderedPageBreak/>
        <w:t xml:space="preserve">14 batches of data were generated with random initial condition and set points </w:t>
      </w:r>
    </w:p>
    <w:p w14:paraId="7AE3FB29" w14:textId="2CD4A255" w:rsidR="00050364" w:rsidRDefault="00050364" w:rsidP="00050364">
      <w:pPr>
        <w:pStyle w:val="ListParagraph"/>
        <w:numPr>
          <w:ilvl w:val="0"/>
          <w:numId w:val="24"/>
        </w:numPr>
        <w:rPr>
          <w:lang w:val="en-GB"/>
        </w:rPr>
      </w:pPr>
      <w:r>
        <w:rPr>
          <w:lang w:val="en-GB"/>
        </w:rPr>
        <w:t>Batch lengths of 380-420hr, sampling time 0.5hr</w:t>
      </w:r>
    </w:p>
    <w:p w14:paraId="7464554B" w14:textId="4A533C15" w:rsidR="00050364" w:rsidRDefault="00050364" w:rsidP="00050364">
      <w:pPr>
        <w:pStyle w:val="ListParagraph"/>
        <w:numPr>
          <w:ilvl w:val="0"/>
          <w:numId w:val="24"/>
        </w:numPr>
        <w:rPr>
          <w:lang w:val="en-GB"/>
        </w:rPr>
      </w:pPr>
      <w:r>
        <w:rPr>
          <w:lang w:val="en-GB"/>
        </w:rPr>
        <w:t>Batch lengths were cut-off to the longest common length since DPCA required equal length</w:t>
      </w:r>
    </w:p>
    <w:p w14:paraId="7634BDAE" w14:textId="0B76F513" w:rsidR="00050364" w:rsidRDefault="00050364" w:rsidP="00050364">
      <w:pPr>
        <w:pStyle w:val="ListParagraph"/>
        <w:numPr>
          <w:ilvl w:val="0"/>
          <w:numId w:val="24"/>
        </w:numPr>
        <w:rPr>
          <w:lang w:val="en-GB"/>
        </w:rPr>
      </w:pPr>
      <w:r>
        <w:rPr>
          <w:lang w:val="en-GB"/>
        </w:rPr>
        <w:t>4 fault batches were generated for testing:</w:t>
      </w:r>
    </w:p>
    <w:p w14:paraId="6DA49D7C" w14:textId="0E775D9C" w:rsidR="00050364" w:rsidRDefault="00050364" w:rsidP="00050364">
      <w:pPr>
        <w:pStyle w:val="ListParagraph"/>
        <w:numPr>
          <w:ilvl w:val="1"/>
          <w:numId w:val="24"/>
        </w:numPr>
        <w:rPr>
          <w:lang w:val="en-GB"/>
        </w:rPr>
      </w:pPr>
      <w:r>
        <w:rPr>
          <w:lang w:val="en-GB"/>
        </w:rPr>
        <w:t>15% step increase in substrate feed rate from t=150hr to end</w:t>
      </w:r>
    </w:p>
    <w:p w14:paraId="144EE205" w14:textId="56077529" w:rsidR="00050364" w:rsidRDefault="00050364" w:rsidP="00050364">
      <w:pPr>
        <w:pStyle w:val="ListParagraph"/>
        <w:numPr>
          <w:ilvl w:val="1"/>
          <w:numId w:val="24"/>
        </w:numPr>
        <w:rPr>
          <w:lang w:val="en-GB"/>
        </w:rPr>
      </w:pPr>
      <w:r>
        <w:rPr>
          <w:lang w:val="en-GB"/>
        </w:rPr>
        <w:t>15% step decrease in substrate feed flow rate t=160hr to end</w:t>
      </w:r>
    </w:p>
    <w:p w14:paraId="5D224561" w14:textId="7119E8A2" w:rsidR="00326497" w:rsidRDefault="00050364" w:rsidP="00AD4091">
      <w:pPr>
        <w:pStyle w:val="ListParagraph"/>
        <w:numPr>
          <w:ilvl w:val="1"/>
          <w:numId w:val="24"/>
        </w:numPr>
        <w:rPr>
          <w:lang w:val="en-GB"/>
        </w:rPr>
      </w:pPr>
      <w:r>
        <w:rPr>
          <w:lang w:val="en-GB"/>
        </w:rPr>
        <w:t>15% step decrease in agitation power from t=20hr to 40hr</w:t>
      </w:r>
    </w:p>
    <w:p w14:paraId="687BA521" w14:textId="3A4FCE98" w:rsidR="00890370" w:rsidRDefault="00050364" w:rsidP="00890370">
      <w:pPr>
        <w:pStyle w:val="ListParagraph"/>
        <w:numPr>
          <w:ilvl w:val="0"/>
          <w:numId w:val="24"/>
        </w:numPr>
        <w:rPr>
          <w:lang w:val="en-GB"/>
        </w:rPr>
      </w:pPr>
      <w:r>
        <w:rPr>
          <w:lang w:val="en-GB"/>
        </w:rPr>
        <w:t xml:space="preserve">The Singular Point phase decomposition did not show great performance. A false positive was flagged in a </w:t>
      </w:r>
      <w:r w:rsidR="00890370">
        <w:rPr>
          <w:lang w:val="en-GB"/>
        </w:rPr>
        <w:t>test batch at t=88hr until t=93hr</w:t>
      </w:r>
    </w:p>
    <w:p w14:paraId="22B57749" w14:textId="6C100584" w:rsidR="00890370" w:rsidRDefault="00890370" w:rsidP="00890370">
      <w:pPr>
        <w:pStyle w:val="ListParagraph"/>
        <w:numPr>
          <w:ilvl w:val="1"/>
          <w:numId w:val="24"/>
        </w:numPr>
        <w:rPr>
          <w:lang w:val="en-GB"/>
        </w:rPr>
      </w:pPr>
      <w:r>
        <w:rPr>
          <w:lang w:val="en-GB"/>
        </w:rPr>
        <w:t>This is a result of variations in initial conditions affecting the location of SPs</w:t>
      </w:r>
    </w:p>
    <w:p w14:paraId="3DB08B72" w14:textId="78E72E15" w:rsidR="00890370" w:rsidRDefault="00890370" w:rsidP="00890370">
      <w:pPr>
        <w:rPr>
          <w:lang w:val="en-GB"/>
        </w:rPr>
      </w:pPr>
    </w:p>
    <w:p w14:paraId="774A0B9B" w14:textId="42B8A2E5" w:rsidR="00890370" w:rsidRPr="00F833BC" w:rsidRDefault="00890370" w:rsidP="00890370">
      <w:pPr>
        <w:rPr>
          <w:b/>
          <w:i/>
          <w:iCs/>
          <w:lang w:val="en-GB"/>
        </w:rPr>
      </w:pPr>
      <w:r w:rsidRPr="00F833BC">
        <w:rPr>
          <w:b/>
          <w:lang w:val="en-GB"/>
        </w:rPr>
        <w:fldChar w:fldCharType="begin" w:fldLock="1"/>
      </w:r>
      <w:r w:rsidR="00626B21" w:rsidRPr="00F833BC">
        <w:rPr>
          <w:b/>
          <w:lang w:val="en-GB"/>
        </w:rPr>
        <w:instrText>ADDIN CSL_CITATION {"citationItems":[{"id":"ITEM-1","itemData":{"DOI":"10.1016/j.ces.2012.07.018","ISSN":"00092509","abstract":"Reliable quality prediction of chemical processes often encounters different challenges including process nonlinearity and non-Gaussianity, shifting operating modes and dynamics, and system uncertainty. In this paper, a novel soft sensor prediction method is proposed by integrating finite mixture model (FMM) and nonlinear kernel Gaussian process regression (GPR). The finite mixture model is first estimated to identify the different operating modes of the process that correspond to the switching dynamics. Then the multiple localized Gaussian process regression models in the nonlinear kernel space are built to characterize the different dynamic relationships between process and quality variables within various operating modes. Further, the posterior probabilities of each new test sample with respect to different modes can be estimated through Bayesian inference strategy and used to incorporate multiple localized GPR models into a global model for quality variable prediction. The proposed FMM-GPR approach is applied to the Tennessee Eastman Chemical process with multiple operating modes and its performance is compared to that of the multi-model LSSVM method using two test cases. The soft sensor prediction results show that the FMM-GPR approach is superior to the LSSVM method in terms of much higher prediction accuracy and reliability. © 2012 Elsevier Ltd.","author":[{"dropping-particle":"","family":"Yu","given":"Jie","non-dropping-particle":"","parse-names":false,"suffix":""}],"container-title":"Chemical Engineering Science","id":"ITEM-1","issued":{"date-parts":[["2012"]]},"page":"22-30","publisher":"Elsevier","title":"Online quality prediction of nonlinear and non-Gaussian chemical processes with shifting dynamics using finite mixture model based Gaussian process regression approach","type":"article-journal","volume":"82"},"uris":["http://www.mendeley.com/documents/?uuid=4843fed7-db52-4f55-88f3-9b55d5680b43"]}],"mendeley":{"formattedCitation":"(Yu, 2012)","plainTextFormattedCitation":"(Yu, 2012)","previouslyFormattedCitation":"(Yu, 2012)"},"properties":{"noteIndex":0},"schema":"https://github.com/citation-style-language/schema/raw/master/csl-citation.json"}</w:instrText>
      </w:r>
      <w:r w:rsidRPr="00F833BC">
        <w:rPr>
          <w:b/>
          <w:lang w:val="en-GB"/>
        </w:rPr>
        <w:fldChar w:fldCharType="separate"/>
      </w:r>
      <w:r w:rsidR="00155245" w:rsidRPr="00F833BC">
        <w:rPr>
          <w:b/>
          <w:noProof/>
          <w:lang w:val="en-GB"/>
        </w:rPr>
        <w:t>(Yu, 2012)</w:t>
      </w:r>
      <w:r w:rsidRPr="00F833BC">
        <w:rPr>
          <w:b/>
          <w:lang w:val="en-GB"/>
        </w:rPr>
        <w:fldChar w:fldCharType="end"/>
      </w:r>
      <w:r w:rsidRPr="00F833BC">
        <w:rPr>
          <w:b/>
          <w:lang w:val="en-GB"/>
        </w:rPr>
        <w:t xml:space="preserve"> – “</w:t>
      </w:r>
      <w:r w:rsidRPr="00F833BC">
        <w:rPr>
          <w:b/>
          <w:i/>
          <w:iCs/>
          <w:lang w:val="en-GB"/>
        </w:rPr>
        <w:t xml:space="preserve">online quality prediction of nonlinear and non-Gaussian chemical processes with shifting dynamics using finite mixture model based </w:t>
      </w:r>
      <w:proofErr w:type="spellStart"/>
      <w:r w:rsidRPr="00F833BC">
        <w:rPr>
          <w:b/>
          <w:i/>
          <w:iCs/>
          <w:lang w:val="en-GB"/>
        </w:rPr>
        <w:t>Guassian</w:t>
      </w:r>
      <w:proofErr w:type="spellEnd"/>
      <w:r w:rsidRPr="00F833BC">
        <w:rPr>
          <w:b/>
          <w:i/>
          <w:iCs/>
          <w:lang w:val="en-GB"/>
        </w:rPr>
        <w:t xml:space="preserve"> process regression approach”</w:t>
      </w:r>
    </w:p>
    <w:p w14:paraId="15EEB398" w14:textId="426A24A6" w:rsidR="006353BA" w:rsidRPr="006353BA" w:rsidRDefault="006353BA" w:rsidP="00890370">
      <w:pPr>
        <w:rPr>
          <w:lang w:val="en-GB"/>
        </w:rPr>
      </w:pPr>
      <w:r>
        <w:rPr>
          <w:lang w:val="en-GB"/>
        </w:rPr>
        <w:t xml:space="preserve">This paper takes a continuous process and uses a technique similar to GMM-based phase identified in batch processes to identify different operating </w:t>
      </w:r>
      <w:r>
        <w:rPr>
          <w:b/>
          <w:bCs/>
          <w:lang w:val="en-GB"/>
        </w:rPr>
        <w:t>modes</w:t>
      </w:r>
      <w:r>
        <w:rPr>
          <w:lang w:val="en-GB"/>
        </w:rPr>
        <w:t xml:space="preserve"> of the continuous process.</w:t>
      </w:r>
    </w:p>
    <w:p w14:paraId="2C35F784" w14:textId="7832EDD6" w:rsidR="00890370" w:rsidRDefault="00890370" w:rsidP="00890370">
      <w:pPr>
        <w:pStyle w:val="ListParagraph"/>
        <w:numPr>
          <w:ilvl w:val="0"/>
          <w:numId w:val="25"/>
        </w:numPr>
        <w:rPr>
          <w:lang w:val="en-GB"/>
        </w:rPr>
      </w:pPr>
      <w:r w:rsidRPr="00890370">
        <w:rPr>
          <w:lang w:val="en-GB"/>
        </w:rPr>
        <w:t>As applied to Tennessee Eastman chemical process</w:t>
      </w:r>
    </w:p>
    <w:p w14:paraId="54DB2C24" w14:textId="0E05979A" w:rsidR="00890370" w:rsidRDefault="00890370" w:rsidP="00890370">
      <w:pPr>
        <w:pStyle w:val="ListParagraph"/>
        <w:numPr>
          <w:ilvl w:val="0"/>
          <w:numId w:val="25"/>
        </w:numPr>
        <w:rPr>
          <w:lang w:val="en-GB"/>
        </w:rPr>
      </w:pPr>
      <w:r>
        <w:rPr>
          <w:lang w:val="en-GB"/>
        </w:rPr>
        <w:t xml:space="preserve">Offline </w:t>
      </w:r>
      <w:r w:rsidR="006353BA">
        <w:rPr>
          <w:lang w:val="en-GB"/>
        </w:rPr>
        <w:t>mode</w:t>
      </w:r>
      <w:r>
        <w:rPr>
          <w:lang w:val="en-GB"/>
        </w:rPr>
        <w:t xml:space="preserve"> division using finite mixture model (FMM) where number of components is specified manually</w:t>
      </w:r>
      <w:r w:rsidR="006353BA">
        <w:rPr>
          <w:lang w:val="en-GB"/>
        </w:rPr>
        <w:t>…6 were identified</w:t>
      </w:r>
    </w:p>
    <w:p w14:paraId="648B2D34" w14:textId="1E94F8C6" w:rsidR="00890370" w:rsidRDefault="00890370" w:rsidP="00890370">
      <w:pPr>
        <w:pStyle w:val="ListParagraph"/>
        <w:numPr>
          <w:ilvl w:val="0"/>
          <w:numId w:val="25"/>
        </w:numPr>
        <w:rPr>
          <w:lang w:val="en-GB"/>
        </w:rPr>
      </w:pPr>
      <w:r>
        <w:rPr>
          <w:lang w:val="en-GB"/>
        </w:rPr>
        <w:t xml:space="preserve">Nonlinear </w:t>
      </w:r>
      <w:proofErr w:type="spellStart"/>
      <w:r>
        <w:rPr>
          <w:lang w:val="en-GB"/>
        </w:rPr>
        <w:t>lernel</w:t>
      </w:r>
      <w:proofErr w:type="spellEnd"/>
      <w:r>
        <w:rPr>
          <w:lang w:val="en-GB"/>
        </w:rPr>
        <w:t xml:space="preserve"> function is selected for Gaussian process regression models (Gaussian kernel function is used).</w:t>
      </w:r>
    </w:p>
    <w:p w14:paraId="5418790E" w14:textId="63BB8ACA" w:rsidR="00890370" w:rsidRDefault="00890370" w:rsidP="00890370">
      <w:pPr>
        <w:pStyle w:val="ListParagraph"/>
        <w:numPr>
          <w:ilvl w:val="0"/>
          <w:numId w:val="25"/>
        </w:numPr>
        <w:rPr>
          <w:lang w:val="en-GB"/>
        </w:rPr>
      </w:pPr>
      <w:r>
        <w:rPr>
          <w:lang w:val="en-GB"/>
        </w:rPr>
        <w:t xml:space="preserve">During monitoring, for any new input measurement, the data is normalized using the mean and </w:t>
      </w:r>
      <w:proofErr w:type="spellStart"/>
      <w:r>
        <w:rPr>
          <w:lang w:val="en-GB"/>
        </w:rPr>
        <w:t>std</w:t>
      </w:r>
      <w:proofErr w:type="spellEnd"/>
      <w:r>
        <w:rPr>
          <w:lang w:val="en-GB"/>
        </w:rPr>
        <w:t xml:space="preserve"> deviation from the training set</w:t>
      </w:r>
    </w:p>
    <w:p w14:paraId="2CC846EB" w14:textId="367E92C0" w:rsidR="00890370" w:rsidRDefault="00890370" w:rsidP="00890370">
      <w:pPr>
        <w:pStyle w:val="ListParagraph"/>
        <w:numPr>
          <w:ilvl w:val="0"/>
          <w:numId w:val="25"/>
        </w:numPr>
        <w:rPr>
          <w:lang w:val="en-GB"/>
        </w:rPr>
      </w:pPr>
      <w:r>
        <w:rPr>
          <w:lang w:val="en-GB"/>
        </w:rPr>
        <w:t>The posterior probability is calculated with all identified operating modes</w:t>
      </w:r>
    </w:p>
    <w:p w14:paraId="30D0A385" w14:textId="4DC5D7D6" w:rsidR="00890370" w:rsidRDefault="00890370" w:rsidP="00890370">
      <w:pPr>
        <w:pStyle w:val="ListParagraph"/>
        <w:numPr>
          <w:ilvl w:val="0"/>
          <w:numId w:val="25"/>
        </w:numPr>
        <w:rPr>
          <w:lang w:val="en-GB"/>
        </w:rPr>
      </w:pPr>
      <w:r>
        <w:rPr>
          <w:lang w:val="en-GB"/>
        </w:rPr>
        <w:t xml:space="preserve">The quality prediction of the test sample within each operating mode is estimated from the local </w:t>
      </w:r>
      <w:proofErr w:type="spellStart"/>
      <w:r>
        <w:rPr>
          <w:lang w:val="en-GB"/>
        </w:rPr>
        <w:t>Guassian</w:t>
      </w:r>
      <w:proofErr w:type="spellEnd"/>
      <w:r>
        <w:rPr>
          <w:lang w:val="en-GB"/>
        </w:rPr>
        <w:t xml:space="preserve"> process regression model</w:t>
      </w:r>
    </w:p>
    <w:p w14:paraId="39F61591" w14:textId="7D0CCE4A" w:rsidR="00890370" w:rsidRDefault="00890370" w:rsidP="00890370">
      <w:pPr>
        <w:pStyle w:val="ListParagraph"/>
        <w:numPr>
          <w:ilvl w:val="0"/>
          <w:numId w:val="25"/>
        </w:numPr>
        <w:rPr>
          <w:lang w:val="en-GB"/>
        </w:rPr>
      </w:pPr>
      <w:r>
        <w:rPr>
          <w:lang w:val="en-GB"/>
        </w:rPr>
        <w:t xml:space="preserve">The overall </w:t>
      </w:r>
      <w:r w:rsidR="006353BA">
        <w:rPr>
          <w:lang w:val="en-GB"/>
        </w:rPr>
        <w:t xml:space="preserve">quality variable predicted is computed by incorporating all localized estimations within different operating modes – weighted by their posterior probabilities </w:t>
      </w:r>
    </w:p>
    <w:p w14:paraId="6F52F2DA" w14:textId="157A526E" w:rsidR="006353BA" w:rsidRDefault="006353BA" w:rsidP="00890370">
      <w:pPr>
        <w:pStyle w:val="ListParagraph"/>
        <w:numPr>
          <w:ilvl w:val="0"/>
          <w:numId w:val="25"/>
        </w:numPr>
        <w:rPr>
          <w:lang w:val="en-GB"/>
        </w:rPr>
      </w:pPr>
      <w:r>
        <w:rPr>
          <w:lang w:val="en-GB"/>
        </w:rPr>
        <w:t>2 test cases used:</w:t>
      </w:r>
    </w:p>
    <w:p w14:paraId="10B9158A" w14:textId="20F59B05" w:rsidR="006353BA" w:rsidRDefault="006353BA" w:rsidP="006353BA">
      <w:pPr>
        <w:pStyle w:val="ListParagraph"/>
        <w:numPr>
          <w:ilvl w:val="1"/>
          <w:numId w:val="25"/>
        </w:numPr>
        <w:rPr>
          <w:lang w:val="en-GB"/>
        </w:rPr>
      </w:pPr>
      <w:r>
        <w:rPr>
          <w:lang w:val="en-GB"/>
        </w:rPr>
        <w:t>Case 1 – data could belong to any of 3 operating modes</w:t>
      </w:r>
    </w:p>
    <w:p w14:paraId="0948E058" w14:textId="5B9F7936" w:rsidR="006353BA" w:rsidRDefault="006353BA" w:rsidP="006353BA">
      <w:pPr>
        <w:pStyle w:val="ListParagraph"/>
        <w:numPr>
          <w:ilvl w:val="1"/>
          <w:numId w:val="25"/>
        </w:numPr>
        <w:rPr>
          <w:lang w:val="en-GB"/>
        </w:rPr>
      </w:pPr>
      <w:r>
        <w:rPr>
          <w:lang w:val="en-GB"/>
        </w:rPr>
        <w:t xml:space="preserve">Case 2- operated under all 6 modes with random switching between </w:t>
      </w:r>
    </w:p>
    <w:p w14:paraId="0FF9F0F3" w14:textId="7CEDF873" w:rsidR="006353BA" w:rsidRDefault="006353BA" w:rsidP="006353BA">
      <w:pPr>
        <w:pStyle w:val="ListParagraph"/>
        <w:numPr>
          <w:ilvl w:val="0"/>
          <w:numId w:val="25"/>
        </w:numPr>
        <w:rPr>
          <w:lang w:val="en-GB"/>
        </w:rPr>
      </w:pPr>
      <w:r>
        <w:rPr>
          <w:lang w:val="en-GB"/>
        </w:rPr>
        <w:t xml:space="preserve">Case 1 was identified and quality predicted accurately </w:t>
      </w:r>
    </w:p>
    <w:p w14:paraId="50613F39" w14:textId="32B83A20" w:rsidR="006353BA" w:rsidRPr="00890370" w:rsidRDefault="006353BA" w:rsidP="006353BA">
      <w:pPr>
        <w:pStyle w:val="ListParagraph"/>
        <w:numPr>
          <w:ilvl w:val="0"/>
          <w:numId w:val="25"/>
        </w:numPr>
        <w:rPr>
          <w:lang w:val="en-GB"/>
        </w:rPr>
      </w:pPr>
      <w:r>
        <w:rPr>
          <w:lang w:val="en-GB"/>
        </w:rPr>
        <w:t xml:space="preserve">Case 2 showed improved performance compared to LSSVM approach with comparable accuracy as in Case 1 </w:t>
      </w:r>
    </w:p>
    <w:p w14:paraId="2EE38526" w14:textId="7C838443" w:rsidR="006E5A78" w:rsidRDefault="006E5A78" w:rsidP="00AD4091">
      <w:pPr>
        <w:rPr>
          <w:lang w:val="en-GB"/>
        </w:rPr>
      </w:pPr>
    </w:p>
    <w:p w14:paraId="689A21AC" w14:textId="270E7B76" w:rsidR="006353BA" w:rsidRPr="006353BA" w:rsidRDefault="006353BA" w:rsidP="006353BA">
      <w:pPr>
        <w:widowControl w:val="0"/>
        <w:autoSpaceDE w:val="0"/>
        <w:autoSpaceDN w:val="0"/>
        <w:adjustRightInd w:val="0"/>
        <w:spacing w:line="240" w:lineRule="auto"/>
        <w:ind w:left="480" w:hanging="480"/>
        <w:rPr>
          <w:b/>
          <w:bCs/>
          <w:lang w:val="en-GB"/>
        </w:rPr>
      </w:pPr>
      <w:r w:rsidRPr="006353BA">
        <w:rPr>
          <w:b/>
          <w:bCs/>
          <w:lang w:val="en-GB"/>
        </w:rPr>
        <w:lastRenderedPageBreak/>
        <w:t>References:</w:t>
      </w:r>
    </w:p>
    <w:p w14:paraId="77444ABC" w14:textId="6D722DA5" w:rsidR="00203C9B" w:rsidRPr="00203C9B" w:rsidRDefault="006353BA" w:rsidP="00203C9B">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203C9B" w:rsidRPr="00203C9B">
        <w:rPr>
          <w:rFonts w:ascii="Calibri" w:hAnsi="Calibri" w:cs="Calibri"/>
          <w:noProof/>
          <w:szCs w:val="24"/>
        </w:rPr>
        <w:t xml:space="preserve">Camacho, J., &amp; Picó, J. (2006). Online monitoring of batch processes using multi-phase principal component analysis. </w:t>
      </w:r>
      <w:r w:rsidR="00203C9B" w:rsidRPr="00203C9B">
        <w:rPr>
          <w:rFonts w:ascii="Calibri" w:hAnsi="Calibri" w:cs="Calibri"/>
          <w:i/>
          <w:iCs/>
          <w:noProof/>
          <w:szCs w:val="24"/>
        </w:rPr>
        <w:t>Journal of Process Control</w:t>
      </w:r>
      <w:r w:rsidR="00203C9B" w:rsidRPr="00203C9B">
        <w:rPr>
          <w:rFonts w:ascii="Calibri" w:hAnsi="Calibri" w:cs="Calibri"/>
          <w:noProof/>
          <w:szCs w:val="24"/>
        </w:rPr>
        <w:t xml:space="preserve">, </w:t>
      </w:r>
      <w:r w:rsidR="00203C9B" w:rsidRPr="00203C9B">
        <w:rPr>
          <w:rFonts w:ascii="Calibri" w:hAnsi="Calibri" w:cs="Calibri"/>
          <w:i/>
          <w:iCs/>
          <w:noProof/>
          <w:szCs w:val="24"/>
        </w:rPr>
        <w:t>16</w:t>
      </w:r>
      <w:r w:rsidR="00203C9B" w:rsidRPr="00203C9B">
        <w:rPr>
          <w:rFonts w:ascii="Calibri" w:hAnsi="Calibri" w:cs="Calibri"/>
          <w:noProof/>
          <w:szCs w:val="24"/>
        </w:rPr>
        <w:t>(10), 1021–1035. https://doi.org/10.1016/j.jprocont.2006.07.005</w:t>
      </w:r>
    </w:p>
    <w:p w14:paraId="11F4000B"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J., &amp; Liu, K. C. (2002). On-line batch process monitoring using dynamic PCA and dynamic PLS models. </w:t>
      </w:r>
      <w:r w:rsidRPr="00203C9B">
        <w:rPr>
          <w:rFonts w:ascii="Calibri" w:hAnsi="Calibri" w:cs="Calibri"/>
          <w:i/>
          <w:iCs/>
          <w:noProof/>
          <w:szCs w:val="24"/>
        </w:rPr>
        <w:t>Chemical Engineering Science</w:t>
      </w:r>
      <w:r w:rsidRPr="00203C9B">
        <w:rPr>
          <w:rFonts w:ascii="Calibri" w:hAnsi="Calibri" w:cs="Calibri"/>
          <w:noProof/>
          <w:szCs w:val="24"/>
        </w:rPr>
        <w:t xml:space="preserve">, </w:t>
      </w:r>
      <w:r w:rsidRPr="00203C9B">
        <w:rPr>
          <w:rFonts w:ascii="Calibri" w:hAnsi="Calibri" w:cs="Calibri"/>
          <w:i/>
          <w:iCs/>
          <w:noProof/>
          <w:szCs w:val="24"/>
        </w:rPr>
        <w:t>57</w:t>
      </w:r>
      <w:r w:rsidRPr="00203C9B">
        <w:rPr>
          <w:rFonts w:ascii="Calibri" w:hAnsi="Calibri" w:cs="Calibri"/>
          <w:noProof/>
          <w:szCs w:val="24"/>
        </w:rPr>
        <w:t>(1), 63–75. https://doi.org/10.1016/S0009-2509(01)00366-9</w:t>
      </w:r>
    </w:p>
    <w:p w14:paraId="58B24F48"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T., &amp; Zhang, J. (2010). On-line multivariate statistical monitoring of batch processes using Gaussian mixture model. </w:t>
      </w:r>
      <w:r w:rsidRPr="00203C9B">
        <w:rPr>
          <w:rFonts w:ascii="Calibri" w:hAnsi="Calibri" w:cs="Calibri"/>
          <w:i/>
          <w:iCs/>
          <w:noProof/>
          <w:szCs w:val="24"/>
        </w:rPr>
        <w:t>Computers and Chemical Engineering</w:t>
      </w:r>
      <w:r w:rsidRPr="00203C9B">
        <w:rPr>
          <w:rFonts w:ascii="Calibri" w:hAnsi="Calibri" w:cs="Calibri"/>
          <w:noProof/>
          <w:szCs w:val="24"/>
        </w:rPr>
        <w:t xml:space="preserve">, </w:t>
      </w:r>
      <w:r w:rsidRPr="00203C9B">
        <w:rPr>
          <w:rFonts w:ascii="Calibri" w:hAnsi="Calibri" w:cs="Calibri"/>
          <w:i/>
          <w:iCs/>
          <w:noProof/>
          <w:szCs w:val="24"/>
        </w:rPr>
        <w:t>34</w:t>
      </w:r>
      <w:r w:rsidRPr="00203C9B">
        <w:rPr>
          <w:rFonts w:ascii="Calibri" w:hAnsi="Calibri" w:cs="Calibri"/>
          <w:noProof/>
          <w:szCs w:val="24"/>
        </w:rPr>
        <w:t>(4), 500–507. https://doi.org/10.1016/j.compchemeng.2009.08.007</w:t>
      </w:r>
    </w:p>
    <w:p w14:paraId="4B985A38"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X., Gao, X., Zhang, Y., &amp; Qi, Y. (2010). Enhanced batch process monitoring and quality prediction based on multi-phase multi-way partial least squares. </w:t>
      </w:r>
      <w:r w:rsidRPr="00203C9B">
        <w:rPr>
          <w:rFonts w:ascii="Calibri" w:hAnsi="Calibri" w:cs="Calibri"/>
          <w:i/>
          <w:iCs/>
          <w:noProof/>
          <w:szCs w:val="24"/>
        </w:rPr>
        <w:t>Proceedings - 2010 IEEE International Conference on Intelligent Computing and Intelligent Systems, ICIS 2010</w:t>
      </w:r>
      <w:r w:rsidRPr="00203C9B">
        <w:rPr>
          <w:rFonts w:ascii="Calibri" w:hAnsi="Calibri" w:cs="Calibri"/>
          <w:noProof/>
          <w:szCs w:val="24"/>
        </w:rPr>
        <w:t xml:space="preserve">, </w:t>
      </w:r>
      <w:r w:rsidRPr="00203C9B">
        <w:rPr>
          <w:rFonts w:ascii="Calibri" w:hAnsi="Calibri" w:cs="Calibri"/>
          <w:i/>
          <w:iCs/>
          <w:noProof/>
          <w:szCs w:val="24"/>
        </w:rPr>
        <w:t>2</w:t>
      </w:r>
      <w:r w:rsidRPr="00203C9B">
        <w:rPr>
          <w:rFonts w:ascii="Calibri" w:hAnsi="Calibri" w:cs="Calibri"/>
          <w:noProof/>
          <w:szCs w:val="24"/>
        </w:rPr>
        <w:t>(3), 32–36. https://doi.org/10.1109/ICICISYS.2010.5658834</w:t>
      </w:r>
    </w:p>
    <w:p w14:paraId="2EC9E0C0"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Chen, Z., Ding, S. X., Zhang, K., Li, Z., &amp; Hu, Z. (2016). Canonical correlation analysis-based fault detection methods with application to alumina evaporation process. </w:t>
      </w:r>
      <w:r w:rsidRPr="00203C9B">
        <w:rPr>
          <w:rFonts w:ascii="Calibri" w:hAnsi="Calibri" w:cs="Calibri"/>
          <w:i/>
          <w:iCs/>
          <w:noProof/>
          <w:szCs w:val="24"/>
        </w:rPr>
        <w:t>Control Engineering Practice</w:t>
      </w:r>
      <w:r w:rsidRPr="00203C9B">
        <w:rPr>
          <w:rFonts w:ascii="Calibri" w:hAnsi="Calibri" w:cs="Calibri"/>
          <w:noProof/>
          <w:szCs w:val="24"/>
        </w:rPr>
        <w:t xml:space="preserve">, </w:t>
      </w:r>
      <w:r w:rsidRPr="00203C9B">
        <w:rPr>
          <w:rFonts w:ascii="Calibri" w:hAnsi="Calibri" w:cs="Calibri"/>
          <w:i/>
          <w:iCs/>
          <w:noProof/>
          <w:szCs w:val="24"/>
        </w:rPr>
        <w:t>46</w:t>
      </w:r>
      <w:r w:rsidRPr="00203C9B">
        <w:rPr>
          <w:rFonts w:ascii="Calibri" w:hAnsi="Calibri" w:cs="Calibri"/>
          <w:noProof/>
          <w:szCs w:val="24"/>
        </w:rPr>
        <w:t>, 51–58. https://doi.org/10.1016/j.conengprac.2015.10.006</w:t>
      </w:r>
    </w:p>
    <w:p w14:paraId="11BFE764"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Doan, X. T., &amp; Srinivasan, R. (2008). Online monitoring of multi-phase batch processes using phase-based multivariate statistical process control. </w:t>
      </w:r>
      <w:r w:rsidRPr="00203C9B">
        <w:rPr>
          <w:rFonts w:ascii="Calibri" w:hAnsi="Calibri" w:cs="Calibri"/>
          <w:i/>
          <w:iCs/>
          <w:noProof/>
          <w:szCs w:val="24"/>
        </w:rPr>
        <w:t>Computers and Chemical Engineering</w:t>
      </w:r>
      <w:r w:rsidRPr="00203C9B">
        <w:rPr>
          <w:rFonts w:ascii="Calibri" w:hAnsi="Calibri" w:cs="Calibri"/>
          <w:noProof/>
          <w:szCs w:val="24"/>
        </w:rPr>
        <w:t xml:space="preserve">, </w:t>
      </w:r>
      <w:r w:rsidRPr="00203C9B">
        <w:rPr>
          <w:rFonts w:ascii="Calibri" w:hAnsi="Calibri" w:cs="Calibri"/>
          <w:i/>
          <w:iCs/>
          <w:noProof/>
          <w:szCs w:val="24"/>
        </w:rPr>
        <w:t>32</w:t>
      </w:r>
      <w:r w:rsidRPr="00203C9B">
        <w:rPr>
          <w:rFonts w:ascii="Calibri" w:hAnsi="Calibri" w:cs="Calibri"/>
          <w:noProof/>
          <w:szCs w:val="24"/>
        </w:rPr>
        <w:t>(1–2), 230–243. https://doi.org/10.1016/j.compchemeng.2007.05.010</w:t>
      </w:r>
    </w:p>
    <w:p w14:paraId="0A1C9F4E"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Guo, W., Pan, T., Li, Z., &amp; Chen, S. (2020). Batch process modeling by using temporal feature and Gaussian mixture model. </w:t>
      </w:r>
      <w:r w:rsidRPr="00203C9B">
        <w:rPr>
          <w:rFonts w:ascii="Calibri" w:hAnsi="Calibri" w:cs="Calibri"/>
          <w:i/>
          <w:iCs/>
          <w:noProof/>
          <w:szCs w:val="24"/>
        </w:rPr>
        <w:t>Transactions of the Institute of Measurement and Control</w:t>
      </w:r>
      <w:r w:rsidRPr="00203C9B">
        <w:rPr>
          <w:rFonts w:ascii="Calibri" w:hAnsi="Calibri" w:cs="Calibri"/>
          <w:noProof/>
          <w:szCs w:val="24"/>
        </w:rPr>
        <w:t xml:space="preserve">, </w:t>
      </w:r>
      <w:r w:rsidRPr="00203C9B">
        <w:rPr>
          <w:rFonts w:ascii="Calibri" w:hAnsi="Calibri" w:cs="Calibri"/>
          <w:i/>
          <w:iCs/>
          <w:noProof/>
          <w:szCs w:val="24"/>
        </w:rPr>
        <w:t>42</w:t>
      </w:r>
      <w:r w:rsidRPr="00203C9B">
        <w:rPr>
          <w:rFonts w:ascii="Calibri" w:hAnsi="Calibri" w:cs="Calibri"/>
          <w:noProof/>
          <w:szCs w:val="24"/>
        </w:rPr>
        <w:t>(6), 1204–1214. https://doi.org/10.1177/0142331219887827</w:t>
      </w:r>
    </w:p>
    <w:p w14:paraId="07181AC1"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Jiang, Q., &amp; Yan, X. (2019). Multimode Process Monitoring Using Variational Bayesian Inference and Canonical Correlation Analysis. </w:t>
      </w:r>
      <w:r w:rsidRPr="00203C9B">
        <w:rPr>
          <w:rFonts w:ascii="Calibri" w:hAnsi="Calibri" w:cs="Calibri"/>
          <w:i/>
          <w:iCs/>
          <w:noProof/>
          <w:szCs w:val="24"/>
        </w:rPr>
        <w:t>IEEE Transactions on Automation Science and Engineering</w:t>
      </w:r>
      <w:r w:rsidRPr="00203C9B">
        <w:rPr>
          <w:rFonts w:ascii="Calibri" w:hAnsi="Calibri" w:cs="Calibri"/>
          <w:noProof/>
          <w:szCs w:val="24"/>
        </w:rPr>
        <w:t xml:space="preserve">, </w:t>
      </w:r>
      <w:r w:rsidRPr="00203C9B">
        <w:rPr>
          <w:rFonts w:ascii="Calibri" w:hAnsi="Calibri" w:cs="Calibri"/>
          <w:i/>
          <w:iCs/>
          <w:noProof/>
          <w:szCs w:val="24"/>
        </w:rPr>
        <w:t>16</w:t>
      </w:r>
      <w:r w:rsidRPr="00203C9B">
        <w:rPr>
          <w:rFonts w:ascii="Calibri" w:hAnsi="Calibri" w:cs="Calibri"/>
          <w:noProof/>
          <w:szCs w:val="24"/>
        </w:rPr>
        <w:t>(4), 1814–1824. https://doi.org/10.1109/TASE.2019.2897477</w:t>
      </w:r>
    </w:p>
    <w:p w14:paraId="42C7000E"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argoni, M., Facco, P., Bernini, D., Bezzo, F., &amp; Barolo, M. (2015). Quality-by-Design approach to monitor the operation of a batch bioreactor in an industrial avian vaccine manufacturing process. </w:t>
      </w:r>
      <w:r w:rsidRPr="00203C9B">
        <w:rPr>
          <w:rFonts w:ascii="Calibri" w:hAnsi="Calibri" w:cs="Calibri"/>
          <w:i/>
          <w:iCs/>
          <w:noProof/>
          <w:szCs w:val="24"/>
        </w:rPr>
        <w:t>Journal of Biotechnology</w:t>
      </w:r>
      <w:r w:rsidRPr="00203C9B">
        <w:rPr>
          <w:rFonts w:ascii="Calibri" w:hAnsi="Calibri" w:cs="Calibri"/>
          <w:noProof/>
          <w:szCs w:val="24"/>
        </w:rPr>
        <w:t xml:space="preserve">, </w:t>
      </w:r>
      <w:r w:rsidRPr="00203C9B">
        <w:rPr>
          <w:rFonts w:ascii="Calibri" w:hAnsi="Calibri" w:cs="Calibri"/>
          <w:i/>
          <w:iCs/>
          <w:noProof/>
          <w:szCs w:val="24"/>
        </w:rPr>
        <w:t>211</w:t>
      </w:r>
      <w:r w:rsidRPr="00203C9B">
        <w:rPr>
          <w:rFonts w:ascii="Calibri" w:hAnsi="Calibri" w:cs="Calibri"/>
          <w:noProof/>
          <w:szCs w:val="24"/>
        </w:rPr>
        <w:t>, 87–96. https://doi.org/10.1016/j.jbiotec.2015.07.001</w:t>
      </w:r>
    </w:p>
    <w:p w14:paraId="6759FDCA"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ee, J. M., Yoo, C., &amp; Lee, I. B. (2003). On-line batch process monitoring using different unfolding method and independent component analysis. </w:t>
      </w:r>
      <w:r w:rsidRPr="00203C9B">
        <w:rPr>
          <w:rFonts w:ascii="Calibri" w:hAnsi="Calibri" w:cs="Calibri"/>
          <w:i/>
          <w:iCs/>
          <w:noProof/>
          <w:szCs w:val="24"/>
        </w:rPr>
        <w:t>Journal of Chemical Engineering of Japan</w:t>
      </w:r>
      <w:r w:rsidRPr="00203C9B">
        <w:rPr>
          <w:rFonts w:ascii="Calibri" w:hAnsi="Calibri" w:cs="Calibri"/>
          <w:noProof/>
          <w:szCs w:val="24"/>
        </w:rPr>
        <w:t xml:space="preserve">, </w:t>
      </w:r>
      <w:r w:rsidRPr="00203C9B">
        <w:rPr>
          <w:rFonts w:ascii="Calibri" w:hAnsi="Calibri" w:cs="Calibri"/>
          <w:i/>
          <w:iCs/>
          <w:noProof/>
          <w:szCs w:val="24"/>
        </w:rPr>
        <w:t>36</w:t>
      </w:r>
      <w:r w:rsidRPr="00203C9B">
        <w:rPr>
          <w:rFonts w:ascii="Calibri" w:hAnsi="Calibri" w:cs="Calibri"/>
          <w:noProof/>
          <w:szCs w:val="24"/>
        </w:rPr>
        <w:t>(11), 1384–1396. https://doi.org/10.1252/jcej.36.1384</w:t>
      </w:r>
    </w:p>
    <w:p w14:paraId="026A0D05"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iu, Y., Wang, X., Wang, F., &amp; Gao, F. (2018). Gaussian Process Regression and Bayesian Inference Based Operating Performance Assessment for Multiphase Batch Processes. </w:t>
      </w:r>
      <w:r w:rsidRPr="00203C9B">
        <w:rPr>
          <w:rFonts w:ascii="Calibri" w:hAnsi="Calibri" w:cs="Calibri"/>
          <w:i/>
          <w:iCs/>
          <w:noProof/>
          <w:szCs w:val="24"/>
        </w:rPr>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57</w:t>
      </w:r>
      <w:r w:rsidRPr="00203C9B">
        <w:rPr>
          <w:rFonts w:ascii="Calibri" w:hAnsi="Calibri" w:cs="Calibri"/>
          <w:noProof/>
          <w:szCs w:val="24"/>
        </w:rPr>
        <w:t>(21), 7232–7244. https://doi.org/10.1021/acs.iecr.8b00234</w:t>
      </w:r>
    </w:p>
    <w:p w14:paraId="39823C1A"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u, N., &amp; Gao, F. (2005). Stage-based process analysis and quality prediction for batch processes. </w:t>
      </w:r>
      <w:r w:rsidRPr="00203C9B">
        <w:rPr>
          <w:rFonts w:ascii="Calibri" w:hAnsi="Calibri" w:cs="Calibri"/>
          <w:i/>
          <w:iCs/>
          <w:noProof/>
          <w:szCs w:val="24"/>
        </w:rPr>
        <w:lastRenderedPageBreak/>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44</w:t>
      </w:r>
      <w:r w:rsidRPr="00203C9B">
        <w:rPr>
          <w:rFonts w:ascii="Calibri" w:hAnsi="Calibri" w:cs="Calibri"/>
          <w:noProof/>
          <w:szCs w:val="24"/>
        </w:rPr>
        <w:t>(10), 3547–3555. https://doi.org/10.1021/ie048852l</w:t>
      </w:r>
    </w:p>
    <w:p w14:paraId="54488FA2"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Luo, L. (2019). Monitoring Uneven Multistage/Multiphase Batch Processes using Trajectory-Based Fuzzy Phase Partition and Hybrid MPCA Models. </w:t>
      </w:r>
      <w:r w:rsidRPr="00203C9B">
        <w:rPr>
          <w:rFonts w:ascii="Calibri" w:hAnsi="Calibri" w:cs="Calibri"/>
          <w:i/>
          <w:iCs/>
          <w:noProof/>
          <w:szCs w:val="24"/>
        </w:rPr>
        <w:t>Canadian Journal of Chemical Engineering</w:t>
      </w:r>
      <w:r w:rsidRPr="00203C9B">
        <w:rPr>
          <w:rFonts w:ascii="Calibri" w:hAnsi="Calibri" w:cs="Calibri"/>
          <w:noProof/>
          <w:szCs w:val="24"/>
        </w:rPr>
        <w:t xml:space="preserve">, </w:t>
      </w:r>
      <w:r w:rsidRPr="00203C9B">
        <w:rPr>
          <w:rFonts w:ascii="Calibri" w:hAnsi="Calibri" w:cs="Calibri"/>
          <w:i/>
          <w:iCs/>
          <w:noProof/>
          <w:szCs w:val="24"/>
        </w:rPr>
        <w:t>97</w:t>
      </w:r>
      <w:r w:rsidRPr="00203C9B">
        <w:rPr>
          <w:rFonts w:ascii="Calibri" w:hAnsi="Calibri" w:cs="Calibri"/>
          <w:noProof/>
          <w:szCs w:val="24"/>
        </w:rPr>
        <w:t>(1), 178–187. https://doi.org/10.1002/cjce.23220</w:t>
      </w:r>
    </w:p>
    <w:p w14:paraId="7EBB10B1"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Undey, C., &amp; Cinar, A. (2002). Statistical Monitoring of Multistage, Multiphase Batch Processes. </w:t>
      </w:r>
      <w:r w:rsidRPr="00203C9B">
        <w:rPr>
          <w:rFonts w:ascii="Calibri" w:hAnsi="Calibri" w:cs="Calibri"/>
          <w:i/>
          <w:iCs/>
          <w:noProof/>
          <w:szCs w:val="24"/>
        </w:rPr>
        <w:t>IEEE Control Systems</w:t>
      </w:r>
      <w:r w:rsidRPr="00203C9B">
        <w:rPr>
          <w:rFonts w:ascii="Calibri" w:hAnsi="Calibri" w:cs="Calibri"/>
          <w:noProof/>
          <w:szCs w:val="24"/>
        </w:rPr>
        <w:t xml:space="preserve">, </w:t>
      </w:r>
      <w:r w:rsidRPr="00203C9B">
        <w:rPr>
          <w:rFonts w:ascii="Calibri" w:hAnsi="Calibri" w:cs="Calibri"/>
          <w:i/>
          <w:iCs/>
          <w:noProof/>
          <w:szCs w:val="24"/>
        </w:rPr>
        <w:t>22</w:t>
      </w:r>
      <w:r w:rsidRPr="00203C9B">
        <w:rPr>
          <w:rFonts w:ascii="Calibri" w:hAnsi="Calibri" w:cs="Calibri"/>
          <w:noProof/>
          <w:szCs w:val="24"/>
        </w:rPr>
        <w:t>(5), 40–52. https://doi.org/10.1109/MCS.2002.1035216</w:t>
      </w:r>
    </w:p>
    <w:p w14:paraId="697C4425"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Ündey, C., Ertunç, S., &amp; Çinar, A. (2003). Online batch/fed-batch process performance monitoring, quality prediction, and variable-contribution analysis for diagnosis. </w:t>
      </w:r>
      <w:r w:rsidRPr="00203C9B">
        <w:rPr>
          <w:rFonts w:ascii="Calibri" w:hAnsi="Calibri" w:cs="Calibri"/>
          <w:i/>
          <w:iCs/>
          <w:noProof/>
          <w:szCs w:val="24"/>
        </w:rPr>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42</w:t>
      </w:r>
      <w:r w:rsidRPr="00203C9B">
        <w:rPr>
          <w:rFonts w:ascii="Calibri" w:hAnsi="Calibri" w:cs="Calibri"/>
          <w:noProof/>
          <w:szCs w:val="24"/>
        </w:rPr>
        <w:t>(20), 4645–4658. https://doi.org/10.1021/ie0208218</w:t>
      </w:r>
    </w:p>
    <w:p w14:paraId="5F4F245E"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Wang, D., &amp; Srinivasan, R. (2009). Multi-model based real-time final product quality control strategy for batch processes. </w:t>
      </w:r>
      <w:r w:rsidRPr="00203C9B">
        <w:rPr>
          <w:rFonts w:ascii="Calibri" w:hAnsi="Calibri" w:cs="Calibri"/>
          <w:i/>
          <w:iCs/>
          <w:noProof/>
          <w:szCs w:val="24"/>
        </w:rPr>
        <w:t>Computers and Chemical Engineering</w:t>
      </w:r>
      <w:r w:rsidRPr="00203C9B">
        <w:rPr>
          <w:rFonts w:ascii="Calibri" w:hAnsi="Calibri" w:cs="Calibri"/>
          <w:noProof/>
          <w:szCs w:val="24"/>
        </w:rPr>
        <w:t xml:space="preserve">, </w:t>
      </w:r>
      <w:r w:rsidRPr="00203C9B">
        <w:rPr>
          <w:rFonts w:ascii="Calibri" w:hAnsi="Calibri" w:cs="Calibri"/>
          <w:i/>
          <w:iCs/>
          <w:noProof/>
          <w:szCs w:val="24"/>
        </w:rPr>
        <w:t>33</w:t>
      </w:r>
      <w:r w:rsidRPr="00203C9B">
        <w:rPr>
          <w:rFonts w:ascii="Calibri" w:hAnsi="Calibri" w:cs="Calibri"/>
          <w:noProof/>
          <w:szCs w:val="24"/>
        </w:rPr>
        <w:t>(5), 992–1003. https://doi.org/10.1016/j.compchemeng.2008.10.022</w:t>
      </w:r>
    </w:p>
    <w:p w14:paraId="7A331DAF"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Wang, David. (2011). Robust data-driven modeling approach for real-time final product quality prediction in batch process operation. </w:t>
      </w:r>
      <w:r w:rsidRPr="00203C9B">
        <w:rPr>
          <w:rFonts w:ascii="Calibri" w:hAnsi="Calibri" w:cs="Calibri"/>
          <w:i/>
          <w:iCs/>
          <w:noProof/>
          <w:szCs w:val="24"/>
        </w:rPr>
        <w:t>IEEE Transactions on Industrial Informatics</w:t>
      </w:r>
      <w:r w:rsidRPr="00203C9B">
        <w:rPr>
          <w:rFonts w:ascii="Calibri" w:hAnsi="Calibri" w:cs="Calibri"/>
          <w:noProof/>
          <w:szCs w:val="24"/>
        </w:rPr>
        <w:t xml:space="preserve">, </w:t>
      </w:r>
      <w:r w:rsidRPr="00203C9B">
        <w:rPr>
          <w:rFonts w:ascii="Calibri" w:hAnsi="Calibri" w:cs="Calibri"/>
          <w:i/>
          <w:iCs/>
          <w:noProof/>
          <w:szCs w:val="24"/>
        </w:rPr>
        <w:t>7</w:t>
      </w:r>
      <w:r w:rsidRPr="00203C9B">
        <w:rPr>
          <w:rFonts w:ascii="Calibri" w:hAnsi="Calibri" w:cs="Calibri"/>
          <w:noProof/>
          <w:szCs w:val="24"/>
        </w:rPr>
        <w:t>(2), 371–377. https://doi.org/10.1109/TII.2010.2103401</w:t>
      </w:r>
    </w:p>
    <w:p w14:paraId="1606C63A"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ang, K., Jin, H., Chen, X., Dai, J., Wang, L., &amp; Zhang, D. (2016). Soft sensor development for online quality prediction of industrial batch rubber mixing process using ensemble just-in-time Gaussian process regression models. </w:t>
      </w:r>
      <w:r w:rsidRPr="00203C9B">
        <w:rPr>
          <w:rFonts w:ascii="Calibri" w:hAnsi="Calibri" w:cs="Calibri"/>
          <w:i/>
          <w:iCs/>
          <w:noProof/>
          <w:szCs w:val="24"/>
        </w:rPr>
        <w:t>Chemometrics and Intelligent Laboratory Systems</w:t>
      </w:r>
      <w:r w:rsidRPr="00203C9B">
        <w:rPr>
          <w:rFonts w:ascii="Calibri" w:hAnsi="Calibri" w:cs="Calibri"/>
          <w:noProof/>
          <w:szCs w:val="24"/>
        </w:rPr>
        <w:t xml:space="preserve">, </w:t>
      </w:r>
      <w:r w:rsidRPr="00203C9B">
        <w:rPr>
          <w:rFonts w:ascii="Calibri" w:hAnsi="Calibri" w:cs="Calibri"/>
          <w:i/>
          <w:iCs/>
          <w:noProof/>
          <w:szCs w:val="24"/>
        </w:rPr>
        <w:t>155</w:t>
      </w:r>
      <w:r w:rsidRPr="00203C9B">
        <w:rPr>
          <w:rFonts w:ascii="Calibri" w:hAnsi="Calibri" w:cs="Calibri"/>
          <w:noProof/>
          <w:szCs w:val="24"/>
        </w:rPr>
        <w:t>, 170–182. https://doi.org/10.1016/j.chemolab.2016.04.009</w:t>
      </w:r>
    </w:p>
    <w:p w14:paraId="1CEF5818"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ao, Y., Dong, W., Zhao, L., &amp; Gao, F. (2012). Multivariate statistical monitoring of multiphase batch processes with between-phase transitions and uneven operation durations. </w:t>
      </w:r>
      <w:r w:rsidRPr="00203C9B">
        <w:rPr>
          <w:rFonts w:ascii="Calibri" w:hAnsi="Calibri" w:cs="Calibri"/>
          <w:i/>
          <w:iCs/>
          <w:noProof/>
          <w:szCs w:val="24"/>
        </w:rPr>
        <w:t>Canadian Journal of Chemical Engineering</w:t>
      </w:r>
      <w:r w:rsidRPr="00203C9B">
        <w:rPr>
          <w:rFonts w:ascii="Calibri" w:hAnsi="Calibri" w:cs="Calibri"/>
          <w:noProof/>
          <w:szCs w:val="24"/>
        </w:rPr>
        <w:t xml:space="preserve">, </w:t>
      </w:r>
      <w:r w:rsidRPr="00203C9B">
        <w:rPr>
          <w:rFonts w:ascii="Calibri" w:hAnsi="Calibri" w:cs="Calibri"/>
          <w:i/>
          <w:iCs/>
          <w:noProof/>
          <w:szCs w:val="24"/>
        </w:rPr>
        <w:t>90</w:t>
      </w:r>
      <w:r w:rsidRPr="00203C9B">
        <w:rPr>
          <w:rFonts w:ascii="Calibri" w:hAnsi="Calibri" w:cs="Calibri"/>
          <w:noProof/>
          <w:szCs w:val="24"/>
        </w:rPr>
        <w:t>(6), 1383–1392. https://doi.org/10.1002/cjce.21617</w:t>
      </w:r>
    </w:p>
    <w:p w14:paraId="25134CF7"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u, J. (2012). Online quality prediction of nonlinear and non-Gaussian chemical processes with shifting dynamics using finite mixture model based Gaussian process regression approach. </w:t>
      </w:r>
      <w:r w:rsidRPr="00203C9B">
        <w:rPr>
          <w:rFonts w:ascii="Calibri" w:hAnsi="Calibri" w:cs="Calibri"/>
          <w:i/>
          <w:iCs/>
          <w:noProof/>
          <w:szCs w:val="24"/>
        </w:rPr>
        <w:t>Chemical Engineering Science</w:t>
      </w:r>
      <w:r w:rsidRPr="00203C9B">
        <w:rPr>
          <w:rFonts w:ascii="Calibri" w:hAnsi="Calibri" w:cs="Calibri"/>
          <w:noProof/>
          <w:szCs w:val="24"/>
        </w:rPr>
        <w:t xml:space="preserve">, </w:t>
      </w:r>
      <w:r w:rsidRPr="00203C9B">
        <w:rPr>
          <w:rFonts w:ascii="Calibri" w:hAnsi="Calibri" w:cs="Calibri"/>
          <w:i/>
          <w:iCs/>
          <w:noProof/>
          <w:szCs w:val="24"/>
        </w:rPr>
        <w:t>82</w:t>
      </w:r>
      <w:r w:rsidRPr="00203C9B">
        <w:rPr>
          <w:rFonts w:ascii="Calibri" w:hAnsi="Calibri" w:cs="Calibri"/>
          <w:noProof/>
          <w:szCs w:val="24"/>
        </w:rPr>
        <w:t>, 22–30. https://doi.org/10.1016/j.ces.2012.07.018</w:t>
      </w:r>
    </w:p>
    <w:p w14:paraId="707C54B4"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u, J., Chen, K., Mori, J., &amp; Rashid, M. M. (2013). Multi-kernel Gaussian process regression and Bayesian model averaging based nonlinear state estimation and quality prediction of multiphase batch processes. </w:t>
      </w:r>
      <w:r w:rsidRPr="00203C9B">
        <w:rPr>
          <w:rFonts w:ascii="Calibri" w:hAnsi="Calibri" w:cs="Calibri"/>
          <w:i/>
          <w:iCs/>
          <w:noProof/>
          <w:szCs w:val="24"/>
        </w:rPr>
        <w:t>Proceedings of the American Control Conference</w:t>
      </w:r>
      <w:r w:rsidRPr="00203C9B">
        <w:rPr>
          <w:rFonts w:ascii="Calibri" w:hAnsi="Calibri" w:cs="Calibri"/>
          <w:noProof/>
          <w:szCs w:val="24"/>
        </w:rPr>
        <w:t>, 5451–5456. https://doi.org/10.1109/acc.2013.6580690</w:t>
      </w:r>
    </w:p>
    <w:p w14:paraId="6CCA6756"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Yu, J., Chen, K., &amp; Rashid, M. M. (2013). A Bayesian model averaging based multi-kernel Gaussian process regression framework for nonlinear state estimation and quality prediction of multiphase batch processes with transient dynamics and uncertainty. </w:t>
      </w:r>
      <w:r w:rsidRPr="00203C9B">
        <w:rPr>
          <w:rFonts w:ascii="Calibri" w:hAnsi="Calibri" w:cs="Calibri"/>
          <w:i/>
          <w:iCs/>
          <w:noProof/>
          <w:szCs w:val="24"/>
        </w:rPr>
        <w:t>Chemical Engineering Science</w:t>
      </w:r>
      <w:r w:rsidRPr="00203C9B">
        <w:rPr>
          <w:rFonts w:ascii="Calibri" w:hAnsi="Calibri" w:cs="Calibri"/>
          <w:noProof/>
          <w:szCs w:val="24"/>
        </w:rPr>
        <w:t xml:space="preserve">, </w:t>
      </w:r>
      <w:r w:rsidRPr="00203C9B">
        <w:rPr>
          <w:rFonts w:ascii="Calibri" w:hAnsi="Calibri" w:cs="Calibri"/>
          <w:i/>
          <w:iCs/>
          <w:noProof/>
          <w:szCs w:val="24"/>
        </w:rPr>
        <w:t>93</w:t>
      </w:r>
      <w:r w:rsidRPr="00203C9B">
        <w:rPr>
          <w:rFonts w:ascii="Calibri" w:hAnsi="Calibri" w:cs="Calibri"/>
          <w:noProof/>
          <w:szCs w:val="24"/>
        </w:rPr>
        <w:t>, 96–109. https://doi.org/10.1016/j.ces.2013.01.058</w:t>
      </w:r>
    </w:p>
    <w:p w14:paraId="2BEB4874"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szCs w:val="24"/>
        </w:rPr>
      </w:pPr>
      <w:r w:rsidRPr="00203C9B">
        <w:rPr>
          <w:rFonts w:ascii="Calibri" w:hAnsi="Calibri" w:cs="Calibri"/>
          <w:noProof/>
          <w:szCs w:val="24"/>
        </w:rPr>
        <w:t xml:space="preserve">Zhao, C., Wang, F., Lu, N., &amp; Jia, M. (2007). Stage-based soft-transition multiple PCA modeling and on-line monitoring strategy for batch processes. </w:t>
      </w:r>
      <w:r w:rsidRPr="00203C9B">
        <w:rPr>
          <w:rFonts w:ascii="Calibri" w:hAnsi="Calibri" w:cs="Calibri"/>
          <w:i/>
          <w:iCs/>
          <w:noProof/>
          <w:szCs w:val="24"/>
        </w:rPr>
        <w:t>Journal of Process Control</w:t>
      </w:r>
      <w:r w:rsidRPr="00203C9B">
        <w:rPr>
          <w:rFonts w:ascii="Calibri" w:hAnsi="Calibri" w:cs="Calibri"/>
          <w:noProof/>
          <w:szCs w:val="24"/>
        </w:rPr>
        <w:t xml:space="preserve">, </w:t>
      </w:r>
      <w:r w:rsidRPr="00203C9B">
        <w:rPr>
          <w:rFonts w:ascii="Calibri" w:hAnsi="Calibri" w:cs="Calibri"/>
          <w:i/>
          <w:iCs/>
          <w:noProof/>
          <w:szCs w:val="24"/>
        </w:rPr>
        <w:t>17</w:t>
      </w:r>
      <w:r w:rsidRPr="00203C9B">
        <w:rPr>
          <w:rFonts w:ascii="Calibri" w:hAnsi="Calibri" w:cs="Calibri"/>
          <w:noProof/>
          <w:szCs w:val="24"/>
        </w:rPr>
        <w:t>(9), 728–741. https://doi.org/10.1016/j.jprocont.2007.02.005</w:t>
      </w:r>
    </w:p>
    <w:p w14:paraId="7C474781" w14:textId="77777777" w:rsidR="00203C9B" w:rsidRPr="00203C9B" w:rsidRDefault="00203C9B" w:rsidP="00203C9B">
      <w:pPr>
        <w:widowControl w:val="0"/>
        <w:autoSpaceDE w:val="0"/>
        <w:autoSpaceDN w:val="0"/>
        <w:adjustRightInd w:val="0"/>
        <w:spacing w:line="240" w:lineRule="auto"/>
        <w:ind w:left="480" w:hanging="480"/>
        <w:rPr>
          <w:rFonts w:ascii="Calibri" w:hAnsi="Calibri" w:cs="Calibri"/>
          <w:noProof/>
        </w:rPr>
      </w:pPr>
      <w:r w:rsidRPr="00203C9B">
        <w:rPr>
          <w:rFonts w:ascii="Calibri" w:hAnsi="Calibri" w:cs="Calibri"/>
          <w:noProof/>
          <w:szCs w:val="24"/>
        </w:rPr>
        <w:lastRenderedPageBreak/>
        <w:t xml:space="preserve">Zhaomin, L., Qingchao, J., &amp; Xuefeng, Y. (2014). Batch process monitoring based on multisubspace multiway principal component analysis and time-series bayesian inference. </w:t>
      </w:r>
      <w:r w:rsidRPr="00203C9B">
        <w:rPr>
          <w:rFonts w:ascii="Calibri" w:hAnsi="Calibri" w:cs="Calibri"/>
          <w:i/>
          <w:iCs/>
          <w:noProof/>
          <w:szCs w:val="24"/>
        </w:rPr>
        <w:t>Industrial and Engineering Chemistry Research</w:t>
      </w:r>
      <w:r w:rsidRPr="00203C9B">
        <w:rPr>
          <w:rFonts w:ascii="Calibri" w:hAnsi="Calibri" w:cs="Calibri"/>
          <w:noProof/>
          <w:szCs w:val="24"/>
        </w:rPr>
        <w:t xml:space="preserve">, </w:t>
      </w:r>
      <w:r w:rsidRPr="00203C9B">
        <w:rPr>
          <w:rFonts w:ascii="Calibri" w:hAnsi="Calibri" w:cs="Calibri"/>
          <w:i/>
          <w:iCs/>
          <w:noProof/>
          <w:szCs w:val="24"/>
        </w:rPr>
        <w:t>53</w:t>
      </w:r>
      <w:r w:rsidRPr="00203C9B">
        <w:rPr>
          <w:rFonts w:ascii="Calibri" w:hAnsi="Calibri" w:cs="Calibri"/>
          <w:noProof/>
          <w:szCs w:val="24"/>
        </w:rPr>
        <w:t>(15), 6457–6466. https://doi.org/10.1021/ie403576c</w:t>
      </w:r>
    </w:p>
    <w:p w14:paraId="2FA8CB55" w14:textId="4AB9579E" w:rsidR="006353BA" w:rsidRPr="00181C4F" w:rsidRDefault="006353BA" w:rsidP="00AD4091">
      <w:pPr>
        <w:rPr>
          <w:lang w:val="en-GB"/>
        </w:rPr>
      </w:pPr>
      <w:r>
        <w:rPr>
          <w:lang w:val="en-GB"/>
        </w:rPr>
        <w:fldChar w:fldCharType="end"/>
      </w:r>
      <w:bookmarkStart w:id="0" w:name="_GoBack"/>
      <w:bookmarkEnd w:id="0"/>
    </w:p>
    <w:sectPr w:rsidR="006353BA" w:rsidRPr="00181C4F" w:rsidSect="00AD4091">
      <w:pgSz w:w="11907" w:h="16840" w:code="9"/>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573BFD" w14:textId="77777777" w:rsidR="004653BC" w:rsidRDefault="004653BC">
      <w:r>
        <w:separator/>
      </w:r>
    </w:p>
  </w:endnote>
  <w:endnote w:type="continuationSeparator" w:id="0">
    <w:p w14:paraId="06479702" w14:textId="77777777" w:rsidR="004653BC" w:rsidRDefault="004653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908D08" w14:textId="7A18F009" w:rsidR="00030565" w:rsidRDefault="00030565" w:rsidP="00A81068">
    <w:pPr>
      <w:pStyle w:val="Footer"/>
      <w:pBdr>
        <w:top w:val="single" w:sz="18" w:space="1" w:color="auto"/>
      </w:pBdr>
      <w:tabs>
        <w:tab w:val="left" w:pos="1134"/>
        <w:tab w:val="left" w:pos="3969"/>
        <w:tab w:val="center" w:pos="8222"/>
        <w:tab w:val="center" w:pos="8647"/>
        <w:tab w:val="center" w:pos="9072"/>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F833BC">
      <w:rPr>
        <w:i/>
        <w:noProof/>
        <w:sz w:val="20"/>
      </w:rPr>
      <w:t>8</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F833BC">
      <w:rPr>
        <w:i/>
        <w:noProof/>
        <w:sz w:val="20"/>
      </w:rPr>
      <w:t>18</w:t>
    </w:r>
    <w:r w:rsidRPr="00744B3B">
      <w:rPr>
        <w:i/>
        <w:sz w:val="20"/>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E3000" w14:textId="3A27237D" w:rsidR="00030565" w:rsidRPr="00744B3B" w:rsidRDefault="00030565" w:rsidP="00785A08">
    <w:pPr>
      <w:pStyle w:val="Footer"/>
      <w:pBdr>
        <w:top w:val="single" w:sz="18" w:space="1" w:color="auto"/>
      </w:pBdr>
      <w:tabs>
        <w:tab w:val="left" w:pos="1134"/>
        <w:tab w:val="left" w:pos="6237"/>
        <w:tab w:val="center" w:pos="13608"/>
        <w:tab w:val="center" w:pos="13892"/>
        <w:tab w:val="center" w:pos="14175"/>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F833BC">
      <w:rPr>
        <w:i/>
        <w:noProof/>
        <w:sz w:val="20"/>
      </w:rPr>
      <w:t>18</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F833BC">
      <w:rPr>
        <w:i/>
        <w:noProof/>
        <w:sz w:val="20"/>
      </w:rPr>
      <w:t>18</w:t>
    </w:r>
    <w:r w:rsidRPr="00744B3B">
      <w:rPr>
        <w:i/>
        <w:sz w:val="20"/>
      </w:rPr>
      <w:fldChar w:fldCharType="end"/>
    </w:r>
  </w:p>
  <w:p w14:paraId="77742FB0" w14:textId="1C7952D5" w:rsidR="00030565" w:rsidRDefault="00030565" w:rsidP="006F6F4E">
    <w:pPr>
      <w:pStyle w:val="Footer"/>
      <w:tabs>
        <w:tab w:val="left" w:pos="1134"/>
        <w:tab w:val="left" w:pos="3969"/>
      </w:tabs>
      <w:rPr>
        <w:i/>
        <w:sz w:val="20"/>
      </w:rPr>
    </w:pPr>
    <w:r>
      <w:rPr>
        <w:i/>
        <w:sz w:val="20"/>
      </w:rPr>
      <w:t>Revision:</w:t>
    </w:r>
    <w:r>
      <w:rPr>
        <w:i/>
        <w:sz w:val="20"/>
      </w:rPr>
      <w:tab/>
      <w:t>1</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05A804" w14:textId="77777777" w:rsidR="004653BC" w:rsidRDefault="004653BC">
      <w:r>
        <w:separator/>
      </w:r>
    </w:p>
  </w:footnote>
  <w:footnote w:type="continuationSeparator" w:id="0">
    <w:p w14:paraId="25F966C9" w14:textId="77777777" w:rsidR="004653BC" w:rsidRDefault="004653B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FB665" w14:textId="77777777" w:rsidR="00030565" w:rsidRDefault="00030565" w:rsidP="00A81068">
    <w:pPr>
      <w:pStyle w:val="Header"/>
      <w:jc w:val="both"/>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70361" w14:textId="2FE40F65" w:rsidR="00030565" w:rsidRPr="00CC06F8" w:rsidRDefault="00030565" w:rsidP="006F6F4E">
    <w:pPr>
      <w:pStyle w:val="Header"/>
      <w:pBdr>
        <w:bottom w:val="single" w:sz="18" w:space="1" w:color="auto"/>
      </w:pBdr>
      <w:spacing w:before="480"/>
      <w:rPr>
        <w:rFonts w:asciiTheme="minorHAnsi" w:hAnsiTheme="minorHAnsi"/>
        <w:i/>
        <w:sz w:val="20"/>
      </w:rPr>
    </w:pPr>
    <w:r w:rsidRPr="00CC06F8">
      <w:rPr>
        <w:rFonts w:asciiTheme="minorHAnsi" w:hAnsiTheme="minorHAnsi"/>
        <w:i/>
        <w:sz w:val="20"/>
      </w:rPr>
      <w:t>COMPANY CONFIDENTIAL</w:t>
    </w:r>
  </w:p>
  <w:p w14:paraId="00C992CF" w14:textId="77777777" w:rsidR="00030565" w:rsidRDefault="00030565" w:rsidP="006F6F4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30CB4"/>
    <w:multiLevelType w:val="hybridMultilevel"/>
    <w:tmpl w:val="0208449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2E715C6"/>
    <w:multiLevelType w:val="hybridMultilevel"/>
    <w:tmpl w:val="FB9E901E"/>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3D41885"/>
    <w:multiLevelType w:val="hybridMultilevel"/>
    <w:tmpl w:val="A98A91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CA2606D"/>
    <w:multiLevelType w:val="singleLevel"/>
    <w:tmpl w:val="6CDE1564"/>
    <w:lvl w:ilvl="0">
      <w:start w:val="1"/>
      <w:numFmt w:val="lowerLetter"/>
      <w:pStyle w:val="Bulleta"/>
      <w:lvlText w:val="%1."/>
      <w:lvlJc w:val="left"/>
      <w:pPr>
        <w:tabs>
          <w:tab w:val="num" w:pos="720"/>
        </w:tabs>
        <w:ind w:left="720" w:hanging="720"/>
      </w:pPr>
      <w:rPr>
        <w:rFonts w:asciiTheme="minorHAnsi" w:hAnsiTheme="minorHAnsi" w:hint="default"/>
        <w:b w:val="0"/>
        <w:i w:val="0"/>
        <w:sz w:val="24"/>
        <w:u w:val="none"/>
      </w:rPr>
    </w:lvl>
  </w:abstractNum>
  <w:abstractNum w:abstractNumId="4" w15:restartNumberingAfterBreak="0">
    <w:nsid w:val="0CAF3F51"/>
    <w:multiLevelType w:val="hybridMultilevel"/>
    <w:tmpl w:val="816A238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CC7677C"/>
    <w:multiLevelType w:val="singleLevel"/>
    <w:tmpl w:val="D7D21662"/>
    <w:lvl w:ilvl="0">
      <w:start w:val="1"/>
      <w:numFmt w:val="bullet"/>
      <w:pStyle w:val="Bullet-"/>
      <w:lvlText w:val="–"/>
      <w:lvlJc w:val="left"/>
      <w:pPr>
        <w:tabs>
          <w:tab w:val="num" w:pos="360"/>
        </w:tabs>
        <w:ind w:left="360" w:hanging="360"/>
      </w:pPr>
      <w:rPr>
        <w:rFonts w:ascii="Times New Roman" w:hAnsi="Times New Roman" w:hint="default"/>
        <w:b w:val="0"/>
        <w:i w:val="0"/>
        <w:sz w:val="24"/>
        <w:u w:val="none"/>
      </w:rPr>
    </w:lvl>
  </w:abstractNum>
  <w:abstractNum w:abstractNumId="6" w15:restartNumberingAfterBreak="0">
    <w:nsid w:val="11482A4B"/>
    <w:multiLevelType w:val="hybridMultilevel"/>
    <w:tmpl w:val="658AED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1AE626E"/>
    <w:multiLevelType w:val="hybridMultilevel"/>
    <w:tmpl w:val="CED2CE56"/>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12E50E6A"/>
    <w:multiLevelType w:val="hybridMultilevel"/>
    <w:tmpl w:val="A032215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16294AAE"/>
    <w:multiLevelType w:val="hybridMultilevel"/>
    <w:tmpl w:val="F18AC5BA"/>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63C2BBE"/>
    <w:multiLevelType w:val="singleLevel"/>
    <w:tmpl w:val="4DA05866"/>
    <w:lvl w:ilvl="0">
      <w:start w:val="1"/>
      <w:numFmt w:val="lowerRoman"/>
      <w:pStyle w:val="Bulleti"/>
      <w:lvlText w:val="%1."/>
      <w:lvlJc w:val="left"/>
      <w:pPr>
        <w:tabs>
          <w:tab w:val="num" w:pos="1854"/>
        </w:tabs>
        <w:ind w:left="1417" w:hanging="283"/>
      </w:pPr>
    </w:lvl>
  </w:abstractNum>
  <w:abstractNum w:abstractNumId="11" w15:restartNumberingAfterBreak="0">
    <w:nsid w:val="184250B4"/>
    <w:multiLevelType w:val="hybridMultilevel"/>
    <w:tmpl w:val="7D10766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48F08E6"/>
    <w:multiLevelType w:val="hybridMultilevel"/>
    <w:tmpl w:val="FD0418B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39BC169B"/>
    <w:multiLevelType w:val="hybridMultilevel"/>
    <w:tmpl w:val="FE5CB8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9F53049"/>
    <w:multiLevelType w:val="hybridMultilevel"/>
    <w:tmpl w:val="2F5E964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D46F9E"/>
    <w:multiLevelType w:val="hybridMultilevel"/>
    <w:tmpl w:val="2A706C42"/>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41FB76A8"/>
    <w:multiLevelType w:val="hybridMultilevel"/>
    <w:tmpl w:val="B97439AC"/>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3317C32"/>
    <w:multiLevelType w:val="singleLevel"/>
    <w:tmpl w:val="01B0FCF8"/>
    <w:lvl w:ilvl="0">
      <w:start w:val="1"/>
      <w:numFmt w:val="bullet"/>
      <w:pStyle w:val="Bullet"/>
      <w:lvlText w:val=""/>
      <w:lvlJc w:val="left"/>
      <w:pPr>
        <w:tabs>
          <w:tab w:val="num" w:pos="360"/>
        </w:tabs>
        <w:ind w:left="360" w:hanging="360"/>
      </w:pPr>
      <w:rPr>
        <w:rFonts w:ascii="Symbol" w:hAnsi="Symbol" w:hint="default"/>
      </w:rPr>
    </w:lvl>
  </w:abstractNum>
  <w:abstractNum w:abstractNumId="18" w15:restartNumberingAfterBreak="0">
    <w:nsid w:val="44EE2570"/>
    <w:multiLevelType w:val="multilevel"/>
    <w:tmpl w:val="E4B46A56"/>
    <w:lvl w:ilvl="0">
      <w:start w:val="1"/>
      <w:numFmt w:val="decimal"/>
      <w:pStyle w:val="Heading1"/>
      <w:lvlText w:val="%1."/>
      <w:lvlJc w:val="left"/>
      <w:pPr>
        <w:tabs>
          <w:tab w:val="num" w:pos="1134"/>
        </w:tabs>
        <w:ind w:left="1134" w:hanging="1134"/>
      </w:pPr>
      <w:rPr>
        <w:rFonts w:asciiTheme="minorHAnsi" w:hAnsiTheme="minorHAnsi" w:hint="default"/>
        <w:b/>
        <w:i w:val="0"/>
        <w:color w:val="auto"/>
        <w:sz w:val="24"/>
        <w:u w:val="none"/>
      </w:rPr>
    </w:lvl>
    <w:lvl w:ilvl="1">
      <w:start w:val="1"/>
      <w:numFmt w:val="decimal"/>
      <w:pStyle w:val="Heading2"/>
      <w:lvlText w:val="%1.%2."/>
      <w:lvlJc w:val="left"/>
      <w:pPr>
        <w:tabs>
          <w:tab w:val="num" w:pos="1134"/>
        </w:tabs>
        <w:ind w:left="1134" w:hanging="1134"/>
      </w:pPr>
      <w:rPr>
        <w:rFonts w:asciiTheme="minorHAnsi" w:hAnsiTheme="minorHAnsi" w:hint="default"/>
        <w:b/>
        <w:i w:val="0"/>
        <w:color w:val="auto"/>
        <w:sz w:val="24"/>
        <w:u w:val="none"/>
      </w:rPr>
    </w:lvl>
    <w:lvl w:ilvl="2">
      <w:start w:val="1"/>
      <w:numFmt w:val="decimal"/>
      <w:pStyle w:val="Heading3"/>
      <w:lvlText w:val="%1.%2.%3."/>
      <w:lvlJc w:val="left"/>
      <w:pPr>
        <w:tabs>
          <w:tab w:val="num" w:pos="1134"/>
        </w:tabs>
        <w:ind w:left="1134" w:hanging="1134"/>
      </w:pPr>
      <w:rPr>
        <w:rFonts w:asciiTheme="minorHAnsi" w:hAnsiTheme="minorHAnsi" w:hint="default"/>
        <w:b/>
        <w:i w:val="0"/>
        <w:color w:val="auto"/>
        <w:sz w:val="24"/>
        <w:u w:val="none"/>
      </w:rPr>
    </w:lvl>
    <w:lvl w:ilvl="3">
      <w:start w:val="1"/>
      <w:numFmt w:val="decimal"/>
      <w:pStyle w:val="Heading4"/>
      <w:lvlText w:val="%1.%2.%3.%4."/>
      <w:lvlJc w:val="left"/>
      <w:pPr>
        <w:tabs>
          <w:tab w:val="num" w:pos="1134"/>
        </w:tabs>
        <w:ind w:left="1134" w:hanging="1134"/>
      </w:pPr>
      <w:rPr>
        <w:rFonts w:hint="default"/>
        <w:b/>
        <w:sz w:val="24"/>
      </w:rPr>
    </w:lvl>
    <w:lvl w:ilvl="4">
      <w:start w:val="1"/>
      <w:numFmt w:val="decimal"/>
      <w:lvlText w:val="%1.%2.%3.%4.%5."/>
      <w:lvlJc w:val="left"/>
      <w:pPr>
        <w:tabs>
          <w:tab w:val="num" w:pos="1134"/>
        </w:tabs>
        <w:ind w:left="1134" w:hanging="1134"/>
      </w:pPr>
      <w:rPr>
        <w:rFonts w:hint="default"/>
      </w:rPr>
    </w:lvl>
    <w:lvl w:ilvl="5">
      <w:start w:val="1"/>
      <w:numFmt w:val="decimal"/>
      <w:lvlText w:val="%1.%2.%3.%4.%5.%6."/>
      <w:lvlJc w:val="left"/>
      <w:pPr>
        <w:tabs>
          <w:tab w:val="num" w:pos="1418"/>
        </w:tabs>
        <w:ind w:left="1418" w:hanging="1418"/>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701"/>
        </w:tabs>
        <w:ind w:left="1701" w:hanging="1701"/>
      </w:pPr>
      <w:rPr>
        <w:rFonts w:hint="default"/>
      </w:rPr>
    </w:lvl>
    <w:lvl w:ilvl="8">
      <w:start w:val="1"/>
      <w:numFmt w:val="decimal"/>
      <w:lvlText w:val="%1.%2.%3.%4.%5.%6.%7.%8.%9."/>
      <w:lvlJc w:val="left"/>
      <w:pPr>
        <w:tabs>
          <w:tab w:val="num" w:pos="1701"/>
        </w:tabs>
        <w:ind w:left="1701" w:hanging="1701"/>
      </w:pPr>
      <w:rPr>
        <w:rFonts w:hint="default"/>
      </w:rPr>
    </w:lvl>
  </w:abstractNum>
  <w:abstractNum w:abstractNumId="19" w15:restartNumberingAfterBreak="0">
    <w:nsid w:val="479C7D8C"/>
    <w:multiLevelType w:val="hybridMultilevel"/>
    <w:tmpl w:val="7960ECC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4B067345"/>
    <w:multiLevelType w:val="hybridMultilevel"/>
    <w:tmpl w:val="508802B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4B170563"/>
    <w:multiLevelType w:val="singleLevel"/>
    <w:tmpl w:val="2592DAE6"/>
    <w:lvl w:ilvl="0">
      <w:start w:val="1"/>
      <w:numFmt w:val="bullet"/>
      <w:pStyle w:val="ListBullet"/>
      <w:lvlText w:val=""/>
      <w:lvlJc w:val="left"/>
      <w:pPr>
        <w:tabs>
          <w:tab w:val="num" w:pos="720"/>
        </w:tabs>
        <w:ind w:left="720" w:hanging="720"/>
      </w:pPr>
      <w:rPr>
        <w:rFonts w:ascii="Symbol" w:hAnsi="Symbol" w:hint="default"/>
      </w:rPr>
    </w:lvl>
  </w:abstractNum>
  <w:abstractNum w:abstractNumId="22" w15:restartNumberingAfterBreak="0">
    <w:nsid w:val="4D7557E7"/>
    <w:multiLevelType w:val="hybridMultilevel"/>
    <w:tmpl w:val="10E8F3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02A1BD7"/>
    <w:multiLevelType w:val="hybridMultilevel"/>
    <w:tmpl w:val="A07052C2"/>
    <w:lvl w:ilvl="0" w:tplc="7B365972">
      <w:start w:val="1"/>
      <w:numFmt w:val="bullet"/>
      <w:pStyle w:val="BulletLis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3D023FE"/>
    <w:multiLevelType w:val="hybridMultilevel"/>
    <w:tmpl w:val="4A6688E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56B06F5A"/>
    <w:multiLevelType w:val="hybridMultilevel"/>
    <w:tmpl w:val="29DC59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B161195"/>
    <w:multiLevelType w:val="hybridMultilevel"/>
    <w:tmpl w:val="9620E188"/>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5EF815C5"/>
    <w:multiLevelType w:val="hybridMultilevel"/>
    <w:tmpl w:val="ED36B012"/>
    <w:lvl w:ilvl="0" w:tplc="1A381C38">
      <w:start w:val="1"/>
      <w:numFmt w:val="decimal"/>
      <w:lvlText w:val="(%1)"/>
      <w:lvlJc w:val="left"/>
      <w:pPr>
        <w:ind w:left="420" w:hanging="360"/>
      </w:pPr>
      <w:rPr>
        <w:rFonts w:hint="default"/>
      </w:rPr>
    </w:lvl>
    <w:lvl w:ilvl="1" w:tplc="1C090019" w:tentative="1">
      <w:start w:val="1"/>
      <w:numFmt w:val="lowerLetter"/>
      <w:lvlText w:val="%2."/>
      <w:lvlJc w:val="left"/>
      <w:pPr>
        <w:ind w:left="1140" w:hanging="360"/>
      </w:pPr>
    </w:lvl>
    <w:lvl w:ilvl="2" w:tplc="1C09001B" w:tentative="1">
      <w:start w:val="1"/>
      <w:numFmt w:val="lowerRoman"/>
      <w:lvlText w:val="%3."/>
      <w:lvlJc w:val="right"/>
      <w:pPr>
        <w:ind w:left="1860" w:hanging="180"/>
      </w:pPr>
    </w:lvl>
    <w:lvl w:ilvl="3" w:tplc="1C09000F" w:tentative="1">
      <w:start w:val="1"/>
      <w:numFmt w:val="decimal"/>
      <w:lvlText w:val="%4."/>
      <w:lvlJc w:val="left"/>
      <w:pPr>
        <w:ind w:left="2580" w:hanging="360"/>
      </w:pPr>
    </w:lvl>
    <w:lvl w:ilvl="4" w:tplc="1C090019" w:tentative="1">
      <w:start w:val="1"/>
      <w:numFmt w:val="lowerLetter"/>
      <w:lvlText w:val="%5."/>
      <w:lvlJc w:val="left"/>
      <w:pPr>
        <w:ind w:left="3300" w:hanging="360"/>
      </w:pPr>
    </w:lvl>
    <w:lvl w:ilvl="5" w:tplc="1C09001B" w:tentative="1">
      <w:start w:val="1"/>
      <w:numFmt w:val="lowerRoman"/>
      <w:lvlText w:val="%6."/>
      <w:lvlJc w:val="right"/>
      <w:pPr>
        <w:ind w:left="4020" w:hanging="180"/>
      </w:pPr>
    </w:lvl>
    <w:lvl w:ilvl="6" w:tplc="1C09000F" w:tentative="1">
      <w:start w:val="1"/>
      <w:numFmt w:val="decimal"/>
      <w:lvlText w:val="%7."/>
      <w:lvlJc w:val="left"/>
      <w:pPr>
        <w:ind w:left="4740" w:hanging="360"/>
      </w:pPr>
    </w:lvl>
    <w:lvl w:ilvl="7" w:tplc="1C090019" w:tentative="1">
      <w:start w:val="1"/>
      <w:numFmt w:val="lowerLetter"/>
      <w:lvlText w:val="%8."/>
      <w:lvlJc w:val="left"/>
      <w:pPr>
        <w:ind w:left="5460" w:hanging="360"/>
      </w:pPr>
    </w:lvl>
    <w:lvl w:ilvl="8" w:tplc="1C09001B" w:tentative="1">
      <w:start w:val="1"/>
      <w:numFmt w:val="lowerRoman"/>
      <w:lvlText w:val="%9."/>
      <w:lvlJc w:val="right"/>
      <w:pPr>
        <w:ind w:left="6180" w:hanging="180"/>
      </w:pPr>
    </w:lvl>
  </w:abstractNum>
  <w:abstractNum w:abstractNumId="28" w15:restartNumberingAfterBreak="0">
    <w:nsid w:val="64E735B8"/>
    <w:multiLevelType w:val="hybridMultilevel"/>
    <w:tmpl w:val="31C0ED2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6C10611D"/>
    <w:multiLevelType w:val="hybridMultilevel"/>
    <w:tmpl w:val="B2A02A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EC53E6D"/>
    <w:multiLevelType w:val="singleLevel"/>
    <w:tmpl w:val="223CCBA4"/>
    <w:lvl w:ilvl="0">
      <w:start w:val="1"/>
      <w:numFmt w:val="lowerLetter"/>
      <w:pStyle w:val="ListNumber"/>
      <w:lvlText w:val="%1."/>
      <w:lvlJc w:val="left"/>
      <w:pPr>
        <w:tabs>
          <w:tab w:val="num" w:pos="720"/>
        </w:tabs>
        <w:ind w:left="720" w:hanging="720"/>
      </w:pPr>
      <w:rPr>
        <w:rFonts w:ascii="Times New Roman" w:hAnsi="Times New Roman" w:hint="default"/>
        <w:b w:val="0"/>
        <w:i w:val="0"/>
        <w:sz w:val="24"/>
      </w:rPr>
    </w:lvl>
  </w:abstractNum>
  <w:abstractNum w:abstractNumId="31" w15:restartNumberingAfterBreak="0">
    <w:nsid w:val="70320A5B"/>
    <w:multiLevelType w:val="hybridMultilevel"/>
    <w:tmpl w:val="046050A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73B23B7C"/>
    <w:multiLevelType w:val="hybridMultilevel"/>
    <w:tmpl w:val="8EC471C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74FE7709"/>
    <w:multiLevelType w:val="hybridMultilevel"/>
    <w:tmpl w:val="59903E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78A22AF7"/>
    <w:multiLevelType w:val="hybridMultilevel"/>
    <w:tmpl w:val="FB34B1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10"/>
  </w:num>
  <w:num w:numId="4">
    <w:abstractNumId w:val="5"/>
  </w:num>
  <w:num w:numId="5">
    <w:abstractNumId w:val="17"/>
  </w:num>
  <w:num w:numId="6">
    <w:abstractNumId w:val="21"/>
  </w:num>
  <w:num w:numId="7">
    <w:abstractNumId w:val="30"/>
  </w:num>
  <w:num w:numId="8">
    <w:abstractNumId w:val="23"/>
  </w:num>
  <w:num w:numId="9">
    <w:abstractNumId w:val="33"/>
  </w:num>
  <w:num w:numId="10">
    <w:abstractNumId w:val="24"/>
  </w:num>
  <w:num w:numId="11">
    <w:abstractNumId w:val="28"/>
  </w:num>
  <w:num w:numId="12">
    <w:abstractNumId w:val="13"/>
  </w:num>
  <w:num w:numId="13">
    <w:abstractNumId w:val="25"/>
  </w:num>
  <w:num w:numId="14">
    <w:abstractNumId w:val="14"/>
  </w:num>
  <w:num w:numId="15">
    <w:abstractNumId w:val="8"/>
  </w:num>
  <w:num w:numId="16">
    <w:abstractNumId w:val="4"/>
  </w:num>
  <w:num w:numId="17">
    <w:abstractNumId w:val="22"/>
  </w:num>
  <w:num w:numId="18">
    <w:abstractNumId w:val="20"/>
  </w:num>
  <w:num w:numId="19">
    <w:abstractNumId w:val="11"/>
  </w:num>
  <w:num w:numId="20">
    <w:abstractNumId w:val="19"/>
  </w:num>
  <w:num w:numId="21">
    <w:abstractNumId w:val="31"/>
  </w:num>
  <w:num w:numId="22">
    <w:abstractNumId w:val="12"/>
  </w:num>
  <w:num w:numId="23">
    <w:abstractNumId w:val="6"/>
  </w:num>
  <w:num w:numId="24">
    <w:abstractNumId w:val="2"/>
  </w:num>
  <w:num w:numId="25">
    <w:abstractNumId w:val="32"/>
  </w:num>
  <w:num w:numId="26">
    <w:abstractNumId w:val="34"/>
  </w:num>
  <w:num w:numId="27">
    <w:abstractNumId w:val="27"/>
  </w:num>
  <w:num w:numId="28">
    <w:abstractNumId w:val="26"/>
  </w:num>
  <w:num w:numId="29">
    <w:abstractNumId w:val="0"/>
  </w:num>
  <w:num w:numId="30">
    <w:abstractNumId w:val="9"/>
  </w:num>
  <w:num w:numId="31">
    <w:abstractNumId w:val="1"/>
  </w:num>
  <w:num w:numId="32">
    <w:abstractNumId w:val="7"/>
  </w:num>
  <w:num w:numId="33">
    <w:abstractNumId w:val="16"/>
  </w:num>
  <w:num w:numId="34">
    <w:abstractNumId w:val="29"/>
  </w:num>
  <w:num w:numId="35">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A93"/>
    <w:rsid w:val="0000173C"/>
    <w:rsid w:val="00001F80"/>
    <w:rsid w:val="00006562"/>
    <w:rsid w:val="00007D63"/>
    <w:rsid w:val="000159F1"/>
    <w:rsid w:val="0002446B"/>
    <w:rsid w:val="000273BC"/>
    <w:rsid w:val="00030565"/>
    <w:rsid w:val="000343C4"/>
    <w:rsid w:val="00034C99"/>
    <w:rsid w:val="00040FFA"/>
    <w:rsid w:val="00043893"/>
    <w:rsid w:val="00044BCF"/>
    <w:rsid w:val="00050364"/>
    <w:rsid w:val="00062CF0"/>
    <w:rsid w:val="00065897"/>
    <w:rsid w:val="00066673"/>
    <w:rsid w:val="000778A0"/>
    <w:rsid w:val="00087A4B"/>
    <w:rsid w:val="000A40AF"/>
    <w:rsid w:val="000B0752"/>
    <w:rsid w:val="000B12ED"/>
    <w:rsid w:val="000D738B"/>
    <w:rsid w:val="000F4560"/>
    <w:rsid w:val="001027C7"/>
    <w:rsid w:val="00103A5B"/>
    <w:rsid w:val="00104E38"/>
    <w:rsid w:val="001057BC"/>
    <w:rsid w:val="00115AB5"/>
    <w:rsid w:val="0011696A"/>
    <w:rsid w:val="001308B7"/>
    <w:rsid w:val="00133473"/>
    <w:rsid w:val="00134C32"/>
    <w:rsid w:val="00135FD6"/>
    <w:rsid w:val="00136142"/>
    <w:rsid w:val="00137CEF"/>
    <w:rsid w:val="00155245"/>
    <w:rsid w:val="00155F69"/>
    <w:rsid w:val="00161957"/>
    <w:rsid w:val="00173D9E"/>
    <w:rsid w:val="00174C73"/>
    <w:rsid w:val="001777B4"/>
    <w:rsid w:val="00181C4F"/>
    <w:rsid w:val="0018634A"/>
    <w:rsid w:val="001A3368"/>
    <w:rsid w:val="001D15FA"/>
    <w:rsid w:val="001D380C"/>
    <w:rsid w:val="001D3CF9"/>
    <w:rsid w:val="001D6857"/>
    <w:rsid w:val="002010A8"/>
    <w:rsid w:val="00203C9B"/>
    <w:rsid w:val="00211A30"/>
    <w:rsid w:val="00215760"/>
    <w:rsid w:val="00216D1A"/>
    <w:rsid w:val="002171B0"/>
    <w:rsid w:val="002172AF"/>
    <w:rsid w:val="00223059"/>
    <w:rsid w:val="00227EB5"/>
    <w:rsid w:val="00230DC1"/>
    <w:rsid w:val="0023431C"/>
    <w:rsid w:val="00250F70"/>
    <w:rsid w:val="0026042B"/>
    <w:rsid w:val="002705CC"/>
    <w:rsid w:val="00271B6F"/>
    <w:rsid w:val="00273D88"/>
    <w:rsid w:val="002A2DD4"/>
    <w:rsid w:val="002A49EA"/>
    <w:rsid w:val="002A64C4"/>
    <w:rsid w:val="002C0491"/>
    <w:rsid w:val="002C1E62"/>
    <w:rsid w:val="002D1595"/>
    <w:rsid w:val="002E0DBC"/>
    <w:rsid w:val="002E1406"/>
    <w:rsid w:val="002F293B"/>
    <w:rsid w:val="002F68B9"/>
    <w:rsid w:val="00302982"/>
    <w:rsid w:val="00303410"/>
    <w:rsid w:val="003155EE"/>
    <w:rsid w:val="0032315F"/>
    <w:rsid w:val="00326497"/>
    <w:rsid w:val="00331431"/>
    <w:rsid w:val="00335B34"/>
    <w:rsid w:val="00353E83"/>
    <w:rsid w:val="00357C90"/>
    <w:rsid w:val="00363541"/>
    <w:rsid w:val="00365EE8"/>
    <w:rsid w:val="0036740E"/>
    <w:rsid w:val="00371045"/>
    <w:rsid w:val="0037191F"/>
    <w:rsid w:val="00387223"/>
    <w:rsid w:val="00393A37"/>
    <w:rsid w:val="003A19F6"/>
    <w:rsid w:val="003A33EF"/>
    <w:rsid w:val="003A3A29"/>
    <w:rsid w:val="003A7A94"/>
    <w:rsid w:val="003B08D2"/>
    <w:rsid w:val="003C49B2"/>
    <w:rsid w:val="003D0C60"/>
    <w:rsid w:val="003D507A"/>
    <w:rsid w:val="003E14BF"/>
    <w:rsid w:val="003E6C4C"/>
    <w:rsid w:val="003F08DC"/>
    <w:rsid w:val="003F1D31"/>
    <w:rsid w:val="003F4961"/>
    <w:rsid w:val="003F4FBC"/>
    <w:rsid w:val="00414AE1"/>
    <w:rsid w:val="00417080"/>
    <w:rsid w:val="00427EEB"/>
    <w:rsid w:val="00430D72"/>
    <w:rsid w:val="00433CF6"/>
    <w:rsid w:val="00434566"/>
    <w:rsid w:val="00441626"/>
    <w:rsid w:val="00441CA0"/>
    <w:rsid w:val="004459FE"/>
    <w:rsid w:val="0045356F"/>
    <w:rsid w:val="00462B49"/>
    <w:rsid w:val="004653BC"/>
    <w:rsid w:val="004678CF"/>
    <w:rsid w:val="00467FEB"/>
    <w:rsid w:val="00472AB8"/>
    <w:rsid w:val="00475372"/>
    <w:rsid w:val="0048065D"/>
    <w:rsid w:val="004872C0"/>
    <w:rsid w:val="00494130"/>
    <w:rsid w:val="00496EE8"/>
    <w:rsid w:val="004A6D71"/>
    <w:rsid w:val="004B0764"/>
    <w:rsid w:val="004B0E3D"/>
    <w:rsid w:val="004B3984"/>
    <w:rsid w:val="004C4F31"/>
    <w:rsid w:val="004C76D4"/>
    <w:rsid w:val="004E0364"/>
    <w:rsid w:val="004E56D0"/>
    <w:rsid w:val="004E7E80"/>
    <w:rsid w:val="004F0C4D"/>
    <w:rsid w:val="004F52E5"/>
    <w:rsid w:val="005007C6"/>
    <w:rsid w:val="005221C9"/>
    <w:rsid w:val="0052256D"/>
    <w:rsid w:val="00533A00"/>
    <w:rsid w:val="00535271"/>
    <w:rsid w:val="005449BF"/>
    <w:rsid w:val="0054549E"/>
    <w:rsid w:val="0055044B"/>
    <w:rsid w:val="00554FB4"/>
    <w:rsid w:val="00555CFF"/>
    <w:rsid w:val="0055758B"/>
    <w:rsid w:val="00560DA3"/>
    <w:rsid w:val="005777B1"/>
    <w:rsid w:val="00585C9F"/>
    <w:rsid w:val="00593B66"/>
    <w:rsid w:val="00597235"/>
    <w:rsid w:val="00597B4E"/>
    <w:rsid w:val="005B33D9"/>
    <w:rsid w:val="005C0949"/>
    <w:rsid w:val="005C2F42"/>
    <w:rsid w:val="005C52AC"/>
    <w:rsid w:val="005D2DC8"/>
    <w:rsid w:val="005D3C84"/>
    <w:rsid w:val="005E3F68"/>
    <w:rsid w:val="00606877"/>
    <w:rsid w:val="0061163B"/>
    <w:rsid w:val="00624CAF"/>
    <w:rsid w:val="00626B21"/>
    <w:rsid w:val="00632469"/>
    <w:rsid w:val="006353BA"/>
    <w:rsid w:val="006409D7"/>
    <w:rsid w:val="006432A9"/>
    <w:rsid w:val="006745D2"/>
    <w:rsid w:val="00676053"/>
    <w:rsid w:val="0069096C"/>
    <w:rsid w:val="00690A04"/>
    <w:rsid w:val="00696819"/>
    <w:rsid w:val="006A4BD9"/>
    <w:rsid w:val="006A6E86"/>
    <w:rsid w:val="006B074A"/>
    <w:rsid w:val="006B378A"/>
    <w:rsid w:val="006B3AB3"/>
    <w:rsid w:val="006C1E1A"/>
    <w:rsid w:val="006C31AA"/>
    <w:rsid w:val="006E2A91"/>
    <w:rsid w:val="006E46AD"/>
    <w:rsid w:val="006E5A78"/>
    <w:rsid w:val="006E5DCC"/>
    <w:rsid w:val="006E7525"/>
    <w:rsid w:val="006F4B61"/>
    <w:rsid w:val="006F6F4E"/>
    <w:rsid w:val="007052DD"/>
    <w:rsid w:val="00711F85"/>
    <w:rsid w:val="007331D9"/>
    <w:rsid w:val="0073483D"/>
    <w:rsid w:val="007400A0"/>
    <w:rsid w:val="00742D51"/>
    <w:rsid w:val="00744B3B"/>
    <w:rsid w:val="00757CC4"/>
    <w:rsid w:val="00761865"/>
    <w:rsid w:val="00766E68"/>
    <w:rsid w:val="007725B1"/>
    <w:rsid w:val="00783028"/>
    <w:rsid w:val="00785A08"/>
    <w:rsid w:val="0079042A"/>
    <w:rsid w:val="007914D8"/>
    <w:rsid w:val="0079195E"/>
    <w:rsid w:val="00795AD6"/>
    <w:rsid w:val="007970A3"/>
    <w:rsid w:val="007C23D0"/>
    <w:rsid w:val="007C366B"/>
    <w:rsid w:val="007C5297"/>
    <w:rsid w:val="007D1314"/>
    <w:rsid w:val="007E50C7"/>
    <w:rsid w:val="007E794D"/>
    <w:rsid w:val="007F4F19"/>
    <w:rsid w:val="008012D2"/>
    <w:rsid w:val="00806E14"/>
    <w:rsid w:val="00834AC4"/>
    <w:rsid w:val="00843030"/>
    <w:rsid w:val="00850C81"/>
    <w:rsid w:val="0085706A"/>
    <w:rsid w:val="00866CE7"/>
    <w:rsid w:val="008710FA"/>
    <w:rsid w:val="008712E9"/>
    <w:rsid w:val="00890370"/>
    <w:rsid w:val="0089251E"/>
    <w:rsid w:val="00894501"/>
    <w:rsid w:val="008A5425"/>
    <w:rsid w:val="008A579A"/>
    <w:rsid w:val="008B73EE"/>
    <w:rsid w:val="008C3B5D"/>
    <w:rsid w:val="008D53AC"/>
    <w:rsid w:val="008D60AD"/>
    <w:rsid w:val="008F2305"/>
    <w:rsid w:val="008F3803"/>
    <w:rsid w:val="008F561C"/>
    <w:rsid w:val="008F7134"/>
    <w:rsid w:val="009006E2"/>
    <w:rsid w:val="009156A9"/>
    <w:rsid w:val="00922C4A"/>
    <w:rsid w:val="009239FA"/>
    <w:rsid w:val="009317E4"/>
    <w:rsid w:val="00937288"/>
    <w:rsid w:val="009419FF"/>
    <w:rsid w:val="00953438"/>
    <w:rsid w:val="009550BE"/>
    <w:rsid w:val="00955106"/>
    <w:rsid w:val="00956EE4"/>
    <w:rsid w:val="00963440"/>
    <w:rsid w:val="00963EF8"/>
    <w:rsid w:val="009670F9"/>
    <w:rsid w:val="009A20D3"/>
    <w:rsid w:val="009B7FB5"/>
    <w:rsid w:val="009C32F4"/>
    <w:rsid w:val="009E1751"/>
    <w:rsid w:val="009E339C"/>
    <w:rsid w:val="009E4F0B"/>
    <w:rsid w:val="009E5298"/>
    <w:rsid w:val="009E7081"/>
    <w:rsid w:val="009E78D3"/>
    <w:rsid w:val="009F7001"/>
    <w:rsid w:val="00A0065D"/>
    <w:rsid w:val="00A01C0E"/>
    <w:rsid w:val="00A0230D"/>
    <w:rsid w:val="00A147AD"/>
    <w:rsid w:val="00A1621C"/>
    <w:rsid w:val="00A4219B"/>
    <w:rsid w:val="00A5133E"/>
    <w:rsid w:val="00A60A60"/>
    <w:rsid w:val="00A714EB"/>
    <w:rsid w:val="00A73E00"/>
    <w:rsid w:val="00A74B9D"/>
    <w:rsid w:val="00A74E87"/>
    <w:rsid w:val="00A81068"/>
    <w:rsid w:val="00A90894"/>
    <w:rsid w:val="00A91E73"/>
    <w:rsid w:val="00A95019"/>
    <w:rsid w:val="00AA179B"/>
    <w:rsid w:val="00AA377C"/>
    <w:rsid w:val="00AB044E"/>
    <w:rsid w:val="00AB22DD"/>
    <w:rsid w:val="00AC27E3"/>
    <w:rsid w:val="00AC75A9"/>
    <w:rsid w:val="00AD2326"/>
    <w:rsid w:val="00AD3222"/>
    <w:rsid w:val="00AD4091"/>
    <w:rsid w:val="00AD6BC8"/>
    <w:rsid w:val="00AD7959"/>
    <w:rsid w:val="00AE407F"/>
    <w:rsid w:val="00AE5F7C"/>
    <w:rsid w:val="00AF0F34"/>
    <w:rsid w:val="00AF12E6"/>
    <w:rsid w:val="00B07D5A"/>
    <w:rsid w:val="00B11158"/>
    <w:rsid w:val="00B50B9B"/>
    <w:rsid w:val="00B57ECE"/>
    <w:rsid w:val="00B60A59"/>
    <w:rsid w:val="00B66B21"/>
    <w:rsid w:val="00B727E7"/>
    <w:rsid w:val="00B75629"/>
    <w:rsid w:val="00B86B53"/>
    <w:rsid w:val="00B91169"/>
    <w:rsid w:val="00BA0F54"/>
    <w:rsid w:val="00BA17BC"/>
    <w:rsid w:val="00BA2F0F"/>
    <w:rsid w:val="00BA3656"/>
    <w:rsid w:val="00BB0538"/>
    <w:rsid w:val="00BB0A4A"/>
    <w:rsid w:val="00BB69CC"/>
    <w:rsid w:val="00BC1967"/>
    <w:rsid w:val="00BC32A9"/>
    <w:rsid w:val="00BC67A3"/>
    <w:rsid w:val="00BC7A4F"/>
    <w:rsid w:val="00BF29C8"/>
    <w:rsid w:val="00BF3492"/>
    <w:rsid w:val="00C016A6"/>
    <w:rsid w:val="00C123E6"/>
    <w:rsid w:val="00C13FBE"/>
    <w:rsid w:val="00C16446"/>
    <w:rsid w:val="00C22A0B"/>
    <w:rsid w:val="00C3098D"/>
    <w:rsid w:val="00C3295C"/>
    <w:rsid w:val="00C338A1"/>
    <w:rsid w:val="00C42C30"/>
    <w:rsid w:val="00C61319"/>
    <w:rsid w:val="00C7695B"/>
    <w:rsid w:val="00C76AEF"/>
    <w:rsid w:val="00C8215B"/>
    <w:rsid w:val="00C90973"/>
    <w:rsid w:val="00C96C8B"/>
    <w:rsid w:val="00CA4224"/>
    <w:rsid w:val="00CA574A"/>
    <w:rsid w:val="00CB0CC6"/>
    <w:rsid w:val="00CB6D59"/>
    <w:rsid w:val="00CC06F8"/>
    <w:rsid w:val="00CC3108"/>
    <w:rsid w:val="00CD3D2C"/>
    <w:rsid w:val="00CD5926"/>
    <w:rsid w:val="00CD7FB6"/>
    <w:rsid w:val="00CE0F66"/>
    <w:rsid w:val="00CE4E85"/>
    <w:rsid w:val="00CF3BC6"/>
    <w:rsid w:val="00D01ACC"/>
    <w:rsid w:val="00D023AA"/>
    <w:rsid w:val="00D03225"/>
    <w:rsid w:val="00D05BB6"/>
    <w:rsid w:val="00D1058B"/>
    <w:rsid w:val="00D23361"/>
    <w:rsid w:val="00D2421A"/>
    <w:rsid w:val="00D2485D"/>
    <w:rsid w:val="00D24C5C"/>
    <w:rsid w:val="00D4330F"/>
    <w:rsid w:val="00D44A26"/>
    <w:rsid w:val="00D50167"/>
    <w:rsid w:val="00D52F98"/>
    <w:rsid w:val="00D6452F"/>
    <w:rsid w:val="00D66572"/>
    <w:rsid w:val="00D70EA5"/>
    <w:rsid w:val="00D820A9"/>
    <w:rsid w:val="00D829B2"/>
    <w:rsid w:val="00D844F7"/>
    <w:rsid w:val="00D87FC4"/>
    <w:rsid w:val="00DF01E6"/>
    <w:rsid w:val="00DF40B5"/>
    <w:rsid w:val="00DF564E"/>
    <w:rsid w:val="00DF5A90"/>
    <w:rsid w:val="00E00C81"/>
    <w:rsid w:val="00E0373D"/>
    <w:rsid w:val="00E05395"/>
    <w:rsid w:val="00E059A0"/>
    <w:rsid w:val="00E13CB5"/>
    <w:rsid w:val="00E16398"/>
    <w:rsid w:val="00E30C7B"/>
    <w:rsid w:val="00E32936"/>
    <w:rsid w:val="00E42364"/>
    <w:rsid w:val="00E474CC"/>
    <w:rsid w:val="00E52A79"/>
    <w:rsid w:val="00E61317"/>
    <w:rsid w:val="00E72E51"/>
    <w:rsid w:val="00E777E5"/>
    <w:rsid w:val="00E82FEF"/>
    <w:rsid w:val="00EA7BC0"/>
    <w:rsid w:val="00EC5FD4"/>
    <w:rsid w:val="00ED5CE0"/>
    <w:rsid w:val="00EF1CB8"/>
    <w:rsid w:val="00F0224E"/>
    <w:rsid w:val="00F06BDE"/>
    <w:rsid w:val="00F57D72"/>
    <w:rsid w:val="00F712E3"/>
    <w:rsid w:val="00F717AE"/>
    <w:rsid w:val="00F71B28"/>
    <w:rsid w:val="00F748F8"/>
    <w:rsid w:val="00F833BC"/>
    <w:rsid w:val="00F839FB"/>
    <w:rsid w:val="00F94ED1"/>
    <w:rsid w:val="00F96CFB"/>
    <w:rsid w:val="00F96ED8"/>
    <w:rsid w:val="00FA0FD8"/>
    <w:rsid w:val="00FA17A5"/>
    <w:rsid w:val="00FA400F"/>
    <w:rsid w:val="00FA6A93"/>
    <w:rsid w:val="00FC35DE"/>
    <w:rsid w:val="00FD12DE"/>
    <w:rsid w:val="00FD1903"/>
    <w:rsid w:val="00FD4796"/>
    <w:rsid w:val="00FD4D8D"/>
    <w:rsid w:val="00FD7EA3"/>
    <w:rsid w:val="00FF77F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124B92"/>
  <w15:docId w15:val="{EC9636CD-E63A-45A3-B586-C9AAF42E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080"/>
    <w:pPr>
      <w:spacing w:before="120" w:after="120" w:line="276" w:lineRule="auto"/>
      <w:jc w:val="both"/>
    </w:pPr>
    <w:rPr>
      <w:rFonts w:asciiTheme="minorHAnsi" w:hAnsiTheme="minorHAnsi"/>
      <w:sz w:val="24"/>
      <w:lang w:val="en-US" w:eastAsia="en-US"/>
    </w:rPr>
  </w:style>
  <w:style w:type="paragraph" w:styleId="Heading1">
    <w:name w:val="heading 1"/>
    <w:basedOn w:val="Normal"/>
    <w:next w:val="Normal"/>
    <w:link w:val="Heading1Char"/>
    <w:qFormat/>
    <w:rsid w:val="00417080"/>
    <w:pPr>
      <w:keepNext/>
      <w:numPr>
        <w:numId w:val="1"/>
      </w:numPr>
      <w:spacing w:before="240" w:after="240"/>
      <w:outlineLvl w:val="0"/>
    </w:pPr>
    <w:rPr>
      <w:rFonts w:ascii="Calibri" w:hAnsi="Calibri"/>
      <w:b/>
      <w:caps/>
      <w:kern w:val="28"/>
      <w:lang w:val="en-GB"/>
    </w:rPr>
  </w:style>
  <w:style w:type="paragraph" w:styleId="Heading2">
    <w:name w:val="heading 2"/>
    <w:basedOn w:val="Normal"/>
    <w:next w:val="Normal"/>
    <w:qFormat/>
    <w:rsid w:val="00BA17BC"/>
    <w:pPr>
      <w:keepNext/>
      <w:numPr>
        <w:ilvl w:val="1"/>
        <w:numId w:val="1"/>
      </w:numPr>
      <w:outlineLvl w:val="1"/>
    </w:pPr>
    <w:rPr>
      <w:rFonts w:ascii="Calibri" w:hAnsi="Calibri"/>
      <w:b/>
      <w:lang w:val="en-GB"/>
    </w:rPr>
  </w:style>
  <w:style w:type="paragraph" w:styleId="Heading3">
    <w:name w:val="heading 3"/>
    <w:basedOn w:val="Normal"/>
    <w:next w:val="Normal"/>
    <w:qFormat/>
    <w:rsid w:val="00BA17BC"/>
    <w:pPr>
      <w:keepNext/>
      <w:numPr>
        <w:ilvl w:val="2"/>
        <w:numId w:val="1"/>
      </w:numPr>
      <w:outlineLvl w:val="2"/>
    </w:pPr>
    <w:rPr>
      <w:rFonts w:ascii="Calibri" w:hAnsi="Calibri"/>
      <w:b/>
      <w:lang w:val="en-GB"/>
    </w:rPr>
  </w:style>
  <w:style w:type="paragraph" w:styleId="Heading4">
    <w:name w:val="heading 4"/>
    <w:basedOn w:val="Normal"/>
    <w:next w:val="Normal"/>
    <w:qFormat/>
    <w:rsid w:val="00BA17BC"/>
    <w:pPr>
      <w:keepNext/>
      <w:numPr>
        <w:ilvl w:val="3"/>
        <w:numId w:val="1"/>
      </w:numPr>
      <w:outlineLvl w:val="3"/>
    </w:pPr>
    <w:rPr>
      <w:rFonts w:ascii="Calibri" w:hAnsi="Calibri"/>
      <w:lang w:val="en-GB"/>
    </w:rPr>
  </w:style>
  <w:style w:type="paragraph" w:styleId="Heading5">
    <w:name w:val="heading 5"/>
    <w:basedOn w:val="Normal"/>
    <w:next w:val="Normal"/>
    <w:qFormat/>
    <w:rsid w:val="00AD6BC8"/>
    <w:pPr>
      <w:keepNext/>
      <w:jc w:val="right"/>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a">
    <w:name w:val="Bullet a."/>
    <w:basedOn w:val="Normal"/>
    <w:rsid w:val="00AD6BC8"/>
    <w:pPr>
      <w:numPr>
        <w:numId w:val="2"/>
      </w:numPr>
      <w:tabs>
        <w:tab w:val="clear" w:pos="720"/>
        <w:tab w:val="left" w:pos="1134"/>
      </w:tabs>
      <w:ind w:left="1134" w:hanging="1134"/>
    </w:pPr>
    <w:rPr>
      <w:lang w:val="en-GB"/>
    </w:rPr>
  </w:style>
  <w:style w:type="paragraph" w:customStyle="1" w:styleId="Bulleti">
    <w:name w:val="Bullet i."/>
    <w:basedOn w:val="Normal"/>
    <w:rsid w:val="00AD6BC8"/>
    <w:pPr>
      <w:numPr>
        <w:numId w:val="3"/>
      </w:numPr>
      <w:tabs>
        <w:tab w:val="clear" w:pos="1854"/>
        <w:tab w:val="num" w:pos="1418"/>
      </w:tabs>
      <w:spacing w:before="60" w:after="60"/>
      <w:ind w:left="1418" w:hanging="284"/>
    </w:pPr>
    <w:rPr>
      <w:lang w:val="en-GB"/>
    </w:rPr>
  </w:style>
  <w:style w:type="paragraph" w:customStyle="1" w:styleId="Bullet-">
    <w:name w:val="Bullet -"/>
    <w:basedOn w:val="Normal"/>
    <w:rsid w:val="00AD6BC8"/>
    <w:pPr>
      <w:numPr>
        <w:numId w:val="4"/>
      </w:numPr>
      <w:tabs>
        <w:tab w:val="clear" w:pos="360"/>
        <w:tab w:val="num" w:pos="1418"/>
      </w:tabs>
      <w:spacing w:before="60" w:after="60"/>
      <w:ind w:left="1418" w:hanging="284"/>
    </w:pPr>
    <w:rPr>
      <w:lang w:val="en-GB"/>
    </w:rPr>
  </w:style>
  <w:style w:type="paragraph" w:customStyle="1" w:styleId="Bullet">
    <w:name w:val="Bullet ."/>
    <w:basedOn w:val="Normal"/>
    <w:rsid w:val="00AD6BC8"/>
    <w:pPr>
      <w:numPr>
        <w:numId w:val="5"/>
      </w:numPr>
      <w:tabs>
        <w:tab w:val="clear" w:pos="360"/>
        <w:tab w:val="num" w:pos="1418"/>
      </w:tabs>
      <w:spacing w:before="60" w:after="60"/>
      <w:ind w:left="1418" w:hanging="284"/>
    </w:pPr>
    <w:rPr>
      <w:lang w:val="en-GB"/>
    </w:rPr>
  </w:style>
  <w:style w:type="paragraph" w:customStyle="1" w:styleId="Font9">
    <w:name w:val="Font9"/>
    <w:basedOn w:val="Normal"/>
    <w:rsid w:val="00AD6BC8"/>
    <w:rPr>
      <w:sz w:val="20"/>
      <w:lang w:val="en-GB"/>
    </w:rPr>
  </w:style>
  <w:style w:type="paragraph" w:customStyle="1" w:styleId="CapitalLet">
    <w:name w:val="Capital Let"/>
    <w:basedOn w:val="Normal"/>
    <w:rsid w:val="00AD6BC8"/>
    <w:rPr>
      <w:caps/>
      <w:lang w:val="en-GB"/>
    </w:rPr>
  </w:style>
  <w:style w:type="paragraph" w:customStyle="1" w:styleId="CapLetandBold">
    <w:name w:val="Cap Let and Bold"/>
    <w:basedOn w:val="Normal"/>
    <w:rsid w:val="00AD6BC8"/>
    <w:pPr>
      <w:jc w:val="center"/>
    </w:pPr>
    <w:rPr>
      <w:b/>
      <w:caps/>
      <w:u w:val="single"/>
      <w:lang w:val="en-GB"/>
    </w:rPr>
  </w:style>
  <w:style w:type="paragraph" w:customStyle="1" w:styleId="CapandBold">
    <w:name w:val="Cap and Bold"/>
    <w:basedOn w:val="Normal"/>
    <w:rsid w:val="00AD6BC8"/>
    <w:rPr>
      <w:b/>
      <w:caps/>
      <w:lang w:val="en-GB"/>
    </w:rPr>
  </w:style>
  <w:style w:type="paragraph" w:styleId="TOC1">
    <w:name w:val="toc 1"/>
    <w:basedOn w:val="Normal"/>
    <w:next w:val="Normal"/>
    <w:uiPriority w:val="39"/>
    <w:rsid w:val="00806E14"/>
    <w:pPr>
      <w:tabs>
        <w:tab w:val="left" w:pos="720"/>
        <w:tab w:val="right" w:leader="dot" w:pos="9356"/>
        <w:tab w:val="right" w:leader="dot" w:pos="9629"/>
      </w:tabs>
    </w:pPr>
    <w:rPr>
      <w:b/>
      <w:bCs/>
      <w:caps/>
      <w:noProof/>
    </w:rPr>
  </w:style>
  <w:style w:type="paragraph" w:styleId="TOC2">
    <w:name w:val="toc 2"/>
    <w:basedOn w:val="Normal"/>
    <w:next w:val="Normal"/>
    <w:uiPriority w:val="39"/>
    <w:rsid w:val="00806E14"/>
    <w:pPr>
      <w:tabs>
        <w:tab w:val="left" w:pos="720"/>
        <w:tab w:val="left" w:pos="851"/>
        <w:tab w:val="right" w:leader="dot" w:pos="9356"/>
      </w:tabs>
    </w:pPr>
    <w:rPr>
      <w:noProof/>
      <w:sz w:val="22"/>
    </w:rPr>
  </w:style>
  <w:style w:type="paragraph" w:styleId="TOC3">
    <w:name w:val="toc 3"/>
    <w:basedOn w:val="Normal"/>
    <w:next w:val="Normal"/>
    <w:semiHidden/>
    <w:rsid w:val="00AD6BC8"/>
    <w:pPr>
      <w:tabs>
        <w:tab w:val="left" w:pos="851"/>
        <w:tab w:val="right" w:leader="dot" w:pos="9356"/>
      </w:tabs>
    </w:pPr>
    <w:rPr>
      <w:noProof/>
    </w:rPr>
  </w:style>
  <w:style w:type="paragraph" w:styleId="TableofFigures">
    <w:name w:val="table of figures"/>
    <w:basedOn w:val="Normal"/>
    <w:next w:val="Normal"/>
    <w:uiPriority w:val="99"/>
    <w:rsid w:val="009A20D3"/>
    <w:pPr>
      <w:tabs>
        <w:tab w:val="right" w:leader="dot" w:pos="9356"/>
      </w:tabs>
      <w:spacing w:before="240"/>
      <w:ind w:left="480" w:hanging="480"/>
    </w:pPr>
    <w:rPr>
      <w:sz w:val="22"/>
      <w:lang w:val="en-GB"/>
    </w:rPr>
  </w:style>
  <w:style w:type="paragraph" w:styleId="BodyText">
    <w:name w:val="Body Text"/>
    <w:basedOn w:val="Normal"/>
    <w:rsid w:val="00AD6BC8"/>
    <w:pPr>
      <w:spacing w:line="360" w:lineRule="auto"/>
    </w:pPr>
    <w:rPr>
      <w:lang w:val="en-GB"/>
    </w:rPr>
  </w:style>
  <w:style w:type="paragraph" w:styleId="Caption">
    <w:name w:val="caption"/>
    <w:basedOn w:val="Normal"/>
    <w:next w:val="Normal"/>
    <w:qFormat/>
    <w:rsid w:val="00D50167"/>
    <w:rPr>
      <w:rFonts w:ascii="Calibri" w:hAnsi="Calibri"/>
      <w:b/>
      <w:sz w:val="20"/>
      <w:lang w:val="en-GB"/>
    </w:rPr>
  </w:style>
  <w:style w:type="paragraph" w:styleId="Header">
    <w:name w:val="header"/>
    <w:basedOn w:val="Normal"/>
    <w:rsid w:val="00AD6BC8"/>
    <w:pPr>
      <w:jc w:val="center"/>
    </w:pPr>
    <w:rPr>
      <w:rFonts w:ascii="Arial" w:hAnsi="Arial"/>
      <w:b/>
      <w:caps/>
      <w:sz w:val="22"/>
      <w:lang w:val="en-GB"/>
    </w:rPr>
  </w:style>
  <w:style w:type="character" w:styleId="PageNumber">
    <w:name w:val="page number"/>
    <w:basedOn w:val="DefaultParagraphFont"/>
    <w:rsid w:val="00AD6BC8"/>
  </w:style>
  <w:style w:type="paragraph" w:styleId="Footer">
    <w:name w:val="footer"/>
    <w:basedOn w:val="Normal"/>
    <w:rsid w:val="00AD6BC8"/>
    <w:rPr>
      <w:lang w:val="en-GB"/>
    </w:rPr>
  </w:style>
  <w:style w:type="paragraph" w:styleId="ListBullet">
    <w:name w:val="List Bullet"/>
    <w:basedOn w:val="List"/>
    <w:rsid w:val="00AD6BC8"/>
    <w:pPr>
      <w:numPr>
        <w:numId w:val="6"/>
      </w:numPr>
      <w:tabs>
        <w:tab w:val="left" w:pos="1134"/>
      </w:tabs>
    </w:pPr>
    <w:rPr>
      <w:lang w:val="en-GB"/>
    </w:rPr>
  </w:style>
  <w:style w:type="paragraph" w:styleId="List">
    <w:name w:val="List"/>
    <w:basedOn w:val="Normal"/>
    <w:rsid w:val="00AD6BC8"/>
    <w:pPr>
      <w:ind w:left="283" w:hanging="283"/>
    </w:pPr>
  </w:style>
  <w:style w:type="paragraph" w:customStyle="1" w:styleId="Secondpagetitles">
    <w:name w:val="Second page titles"/>
    <w:basedOn w:val="Normal"/>
    <w:next w:val="Normal"/>
    <w:rsid w:val="00AD6BC8"/>
    <w:pPr>
      <w:spacing w:before="240"/>
    </w:pPr>
    <w:rPr>
      <w:b/>
      <w:lang w:val="en-GB"/>
    </w:rPr>
  </w:style>
  <w:style w:type="paragraph" w:customStyle="1" w:styleId="TableText">
    <w:name w:val="Table Text"/>
    <w:basedOn w:val="Normal"/>
    <w:rsid w:val="00AD6BC8"/>
    <w:pPr>
      <w:widowControl w:val="0"/>
      <w:spacing w:before="60" w:after="60"/>
    </w:pPr>
    <w:rPr>
      <w:sz w:val="20"/>
      <w:lang w:val="en-GB"/>
    </w:rPr>
  </w:style>
  <w:style w:type="paragraph" w:styleId="ListNumber">
    <w:name w:val="List Number"/>
    <w:basedOn w:val="List"/>
    <w:rsid w:val="00AD6BC8"/>
    <w:pPr>
      <w:numPr>
        <w:numId w:val="7"/>
      </w:numPr>
    </w:pPr>
    <w:rPr>
      <w:lang w:val="en-GB"/>
    </w:rPr>
  </w:style>
  <w:style w:type="paragraph" w:styleId="BodyTextIndent">
    <w:name w:val="Body Text Indent"/>
    <w:basedOn w:val="Normal"/>
    <w:rsid w:val="00AD6BC8"/>
    <w:pPr>
      <w:ind w:left="360"/>
    </w:pPr>
    <w:rPr>
      <w:lang w:val="en-GB"/>
    </w:rPr>
  </w:style>
  <w:style w:type="paragraph" w:customStyle="1" w:styleId="Table">
    <w:name w:val="Table"/>
    <w:basedOn w:val="Normal"/>
    <w:next w:val="Normal"/>
    <w:rsid w:val="00AD6BC8"/>
    <w:rPr>
      <w:b/>
    </w:rPr>
  </w:style>
  <w:style w:type="paragraph" w:customStyle="1" w:styleId="Figure">
    <w:name w:val="Figure"/>
    <w:basedOn w:val="Normal"/>
    <w:rsid w:val="00AD6BC8"/>
    <w:pPr>
      <w:jc w:val="center"/>
    </w:pPr>
    <w:rPr>
      <w:b/>
    </w:rPr>
  </w:style>
  <w:style w:type="paragraph" w:customStyle="1" w:styleId="Appendice">
    <w:name w:val="Appendice"/>
    <w:basedOn w:val="Normal"/>
    <w:rsid w:val="00AD6BC8"/>
    <w:pPr>
      <w:jc w:val="center"/>
    </w:pPr>
    <w:rPr>
      <w:b/>
      <w:bCs/>
      <w:sz w:val="32"/>
    </w:rPr>
  </w:style>
  <w:style w:type="character" w:styleId="Hyperlink">
    <w:name w:val="Hyperlink"/>
    <w:uiPriority w:val="99"/>
    <w:rsid w:val="00AD6BC8"/>
  </w:style>
  <w:style w:type="paragraph" w:styleId="TOC4">
    <w:name w:val="toc 4"/>
    <w:basedOn w:val="Normal"/>
    <w:next w:val="Normal"/>
    <w:autoRedefine/>
    <w:semiHidden/>
    <w:rsid w:val="00AD6BC8"/>
    <w:pPr>
      <w:ind w:left="720"/>
    </w:pPr>
  </w:style>
  <w:style w:type="paragraph" w:styleId="TOC5">
    <w:name w:val="toc 5"/>
    <w:basedOn w:val="Normal"/>
    <w:next w:val="Normal"/>
    <w:autoRedefine/>
    <w:semiHidden/>
    <w:rsid w:val="00AD6BC8"/>
    <w:pPr>
      <w:ind w:left="960"/>
    </w:pPr>
  </w:style>
  <w:style w:type="paragraph" w:styleId="TOC6">
    <w:name w:val="toc 6"/>
    <w:basedOn w:val="Normal"/>
    <w:next w:val="Normal"/>
    <w:autoRedefine/>
    <w:semiHidden/>
    <w:rsid w:val="00AD6BC8"/>
    <w:pPr>
      <w:ind w:left="1200"/>
    </w:pPr>
  </w:style>
  <w:style w:type="paragraph" w:styleId="TOC7">
    <w:name w:val="toc 7"/>
    <w:basedOn w:val="Normal"/>
    <w:next w:val="Normal"/>
    <w:autoRedefine/>
    <w:semiHidden/>
    <w:rsid w:val="00AD6BC8"/>
    <w:pPr>
      <w:ind w:left="1440"/>
    </w:pPr>
  </w:style>
  <w:style w:type="paragraph" w:styleId="TOC8">
    <w:name w:val="toc 8"/>
    <w:basedOn w:val="Normal"/>
    <w:next w:val="Normal"/>
    <w:autoRedefine/>
    <w:semiHidden/>
    <w:rsid w:val="00AD6BC8"/>
    <w:pPr>
      <w:ind w:left="1680"/>
    </w:pPr>
  </w:style>
  <w:style w:type="paragraph" w:styleId="TOC9">
    <w:name w:val="toc 9"/>
    <w:basedOn w:val="Normal"/>
    <w:next w:val="Normal"/>
    <w:autoRedefine/>
    <w:semiHidden/>
    <w:rsid w:val="00AD6BC8"/>
    <w:pPr>
      <w:ind w:left="1920"/>
    </w:pPr>
  </w:style>
  <w:style w:type="table" w:styleId="TableGrid">
    <w:name w:val="Table Grid"/>
    <w:basedOn w:val="TableNormal"/>
    <w:rsid w:val="00E163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32469"/>
    <w:pPr>
      <w:ind w:left="720"/>
      <w:contextualSpacing/>
    </w:pPr>
    <w:rPr>
      <w:rFonts w:ascii="Calibri" w:eastAsia="Calibri" w:hAnsi="Calibri"/>
      <w:szCs w:val="22"/>
      <w:lang w:val="en-ZA"/>
    </w:rPr>
  </w:style>
  <w:style w:type="paragraph" w:customStyle="1" w:styleId="BulletList">
    <w:name w:val="Bullet List"/>
    <w:basedOn w:val="Normal"/>
    <w:rsid w:val="00AA179B"/>
    <w:pPr>
      <w:numPr>
        <w:numId w:val="8"/>
      </w:numPr>
    </w:pPr>
    <w:rPr>
      <w:rFonts w:ascii="Calibri" w:hAnsi="Calibri"/>
      <w:sz w:val="22"/>
      <w:szCs w:val="24"/>
      <w:lang w:val="en-ZA" w:eastAsia="en-ZA"/>
    </w:rPr>
  </w:style>
  <w:style w:type="paragraph" w:customStyle="1" w:styleId="TBody">
    <w:name w:val="T Body"/>
    <w:basedOn w:val="Normal"/>
    <w:link w:val="TBodyChar"/>
    <w:qFormat/>
    <w:rsid w:val="00AA179B"/>
    <w:rPr>
      <w:rFonts w:cstheme="minorHAnsi"/>
      <w:sz w:val="22"/>
      <w:lang w:val="en-ZA" w:eastAsia="en-ZA"/>
    </w:rPr>
  </w:style>
  <w:style w:type="character" w:customStyle="1" w:styleId="TBodyChar">
    <w:name w:val="T Body Char"/>
    <w:basedOn w:val="DefaultParagraphFont"/>
    <w:link w:val="TBody"/>
    <w:rsid w:val="00AA179B"/>
    <w:rPr>
      <w:rFonts w:asciiTheme="minorHAnsi" w:hAnsiTheme="minorHAnsi" w:cstheme="minorHAnsi"/>
      <w:sz w:val="22"/>
    </w:rPr>
  </w:style>
  <w:style w:type="character" w:customStyle="1" w:styleId="ListParagraphChar">
    <w:name w:val="List Paragraph Char"/>
    <w:basedOn w:val="DefaultParagraphFont"/>
    <w:link w:val="ListParagraph"/>
    <w:uiPriority w:val="34"/>
    <w:rsid w:val="00632469"/>
    <w:rPr>
      <w:rFonts w:ascii="Calibri" w:eastAsia="Calibri" w:hAnsi="Calibri"/>
      <w:sz w:val="24"/>
      <w:szCs w:val="22"/>
      <w:lang w:eastAsia="en-US"/>
    </w:rPr>
  </w:style>
  <w:style w:type="table" w:styleId="GridTable1Light">
    <w:name w:val="Grid Table 1 Light"/>
    <w:basedOn w:val="TableNormal"/>
    <w:uiPriority w:val="46"/>
    <w:rsid w:val="00D501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semiHidden/>
    <w:unhideWhenUsed/>
    <w:rsid w:val="0004389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43893"/>
    <w:rPr>
      <w:rFonts w:ascii="Segoe UI" w:hAnsi="Segoe UI" w:cs="Segoe UI"/>
      <w:sz w:val="18"/>
      <w:szCs w:val="18"/>
      <w:lang w:val="en-US" w:eastAsia="en-US"/>
    </w:rPr>
  </w:style>
  <w:style w:type="character" w:customStyle="1" w:styleId="Heading1Char">
    <w:name w:val="Heading 1 Char"/>
    <w:basedOn w:val="DefaultParagraphFont"/>
    <w:link w:val="Heading1"/>
    <w:rsid w:val="00230DC1"/>
    <w:rPr>
      <w:rFonts w:ascii="Calibri" w:hAnsi="Calibri"/>
      <w:b/>
      <w:caps/>
      <w:kern w:val="28"/>
      <w:sz w:val="24"/>
      <w:lang w:val="en-GB" w:eastAsia="en-US"/>
    </w:rPr>
  </w:style>
  <w:style w:type="character" w:styleId="CommentReference">
    <w:name w:val="annotation reference"/>
    <w:basedOn w:val="DefaultParagraphFont"/>
    <w:semiHidden/>
    <w:unhideWhenUsed/>
    <w:rsid w:val="00433CF6"/>
    <w:rPr>
      <w:sz w:val="16"/>
      <w:szCs w:val="16"/>
    </w:rPr>
  </w:style>
  <w:style w:type="paragraph" w:styleId="CommentText">
    <w:name w:val="annotation text"/>
    <w:basedOn w:val="Normal"/>
    <w:link w:val="CommentTextChar"/>
    <w:semiHidden/>
    <w:unhideWhenUsed/>
    <w:rsid w:val="00433CF6"/>
    <w:pPr>
      <w:spacing w:line="240" w:lineRule="auto"/>
    </w:pPr>
    <w:rPr>
      <w:sz w:val="20"/>
    </w:rPr>
  </w:style>
  <w:style w:type="character" w:customStyle="1" w:styleId="CommentTextChar">
    <w:name w:val="Comment Text Char"/>
    <w:basedOn w:val="DefaultParagraphFont"/>
    <w:link w:val="CommentText"/>
    <w:semiHidden/>
    <w:rsid w:val="00433CF6"/>
    <w:rPr>
      <w:rFonts w:asciiTheme="minorHAnsi" w:hAnsiTheme="minorHAnsi"/>
      <w:lang w:val="en-US" w:eastAsia="en-US"/>
    </w:rPr>
  </w:style>
  <w:style w:type="paragraph" w:styleId="CommentSubject">
    <w:name w:val="annotation subject"/>
    <w:basedOn w:val="CommentText"/>
    <w:next w:val="CommentText"/>
    <w:link w:val="CommentSubjectChar"/>
    <w:semiHidden/>
    <w:unhideWhenUsed/>
    <w:rsid w:val="00433CF6"/>
    <w:rPr>
      <w:b/>
      <w:bCs/>
    </w:rPr>
  </w:style>
  <w:style w:type="character" w:customStyle="1" w:styleId="CommentSubjectChar">
    <w:name w:val="Comment Subject Char"/>
    <w:basedOn w:val="CommentTextChar"/>
    <w:link w:val="CommentSubject"/>
    <w:semiHidden/>
    <w:rsid w:val="00433CF6"/>
    <w:rPr>
      <w:rFonts w:asciiTheme="minorHAnsi" w:hAnsiTheme="minorHAnsi"/>
      <w:b/>
      <w:bCs/>
      <w:lang w:val="en-US" w:eastAsia="en-US"/>
    </w:rPr>
  </w:style>
  <w:style w:type="paragraph" w:styleId="NoSpacing">
    <w:name w:val="No Spacing"/>
    <w:link w:val="NoSpacingChar"/>
    <w:uiPriority w:val="1"/>
    <w:qFormat/>
    <w:rsid w:val="00393A37"/>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393A37"/>
    <w:rPr>
      <w:rFonts w:asciiTheme="minorHAnsi" w:eastAsiaTheme="minorEastAsia" w:hAnsiTheme="minorHAnsi" w:cstheme="minorBidi"/>
      <w:sz w:val="22"/>
      <w:szCs w:val="22"/>
      <w:lang w:val="en-US" w:eastAsia="en-US"/>
    </w:rPr>
  </w:style>
  <w:style w:type="character" w:customStyle="1" w:styleId="notion-enable-hover">
    <w:name w:val="notion-enable-hover"/>
    <w:basedOn w:val="DefaultParagraphFont"/>
    <w:rsid w:val="00B50B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67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2-03-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roject_x0020_Phase xmlns="96E27A17-4B97-4547-8575-DE6F0290CC7B">Planning</Project_x0020_Phase>
    <Document_x0020_Types xmlns="96E27A17-4B97-4547-8575-DE6F0290CC7B">Statement of Requirements</Document_x0020_Type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7A2F9B1BEBFD743B39FE6B0DE6FA493" ma:contentTypeVersion="0" ma:contentTypeDescription="Create a new document." ma:contentTypeScope="" ma:versionID="00a9117e2706f67332fdfee4b57f3b04">
  <xsd:schema xmlns:xsd="http://www.w3.org/2001/XMLSchema" xmlns:xs="http://www.w3.org/2001/XMLSchema" xmlns:p="http://schemas.microsoft.com/office/2006/metadata/properties" xmlns:ns2="96E27A17-4B97-4547-8575-DE6F0290CC7B" targetNamespace="http://schemas.microsoft.com/office/2006/metadata/properties" ma:root="true" ma:fieldsID="03ec426708d9c98b5a2db418402ba615" ns2:_="">
    <xsd:import namespace="96E27A17-4B97-4547-8575-DE6F0290CC7B"/>
    <xsd:element name="properties">
      <xsd:complexType>
        <xsd:sequence>
          <xsd:element name="documentManagement">
            <xsd:complexType>
              <xsd:all>
                <xsd:element ref="ns2:Project_x0020_Phase" minOccurs="0"/>
                <xsd:element ref="ns2:Document_x0020_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E27A17-4B97-4547-8575-DE6F0290CC7B" elementFormDefault="qualified">
    <xsd:import namespace="http://schemas.microsoft.com/office/2006/documentManagement/types"/>
    <xsd:import namespace="http://schemas.microsoft.com/office/infopath/2007/PartnerControls"/>
    <xsd:element name="Project_x0020_Phase" ma:index="8" nillable="true" ma:displayName="Project Phase" ma:format="Dropdown" ma:internalName="Project_x0020_Phase">
      <xsd:simpleType>
        <xsd:restriction base="dms:Choice">
          <xsd:enumeration value="Registration"/>
          <xsd:enumeration value="Initiation"/>
          <xsd:enumeration value="Planning"/>
          <xsd:enumeration value="Project Approval"/>
          <xsd:enumeration value="Execution"/>
          <xsd:enumeration value="Financial Release"/>
          <xsd:enumeration value="Close-Out"/>
        </xsd:restriction>
      </xsd:simpleType>
    </xsd:element>
    <xsd:element name="Document_x0020_Types" ma:index="9" nillable="true" ma:displayName="Document Types" ma:format="Dropdown" ma:internalName="Document_x0020_Types">
      <xsd:simpleType>
        <xsd:restriction base="dms:Choice">
          <xsd:enumeration value="3D Model Views"/>
          <xsd:enumeration value="Action List"/>
          <xsd:enumeration value="Addendum"/>
          <xsd:enumeration value="Adjudication"/>
          <xsd:enumeration value="Advertise"/>
          <xsd:enumeration value="Agenda"/>
          <xsd:enumeration value="Agenda"/>
          <xsd:enumeration value="Agreement"/>
          <xsd:enumeration value="Analysis"/>
          <xsd:enumeration value="Approvals"/>
          <xsd:enumeration value="Article"/>
          <xsd:enumeration value="Assessment"/>
          <xsd:enumeration value="Assumption"/>
          <xsd:enumeration value="Basis of Design"/>
          <xsd:enumeration value="Bid"/>
          <xsd:enumeration value="Bills of Material"/>
          <xsd:enumeration value="Bills of Quantity"/>
          <xsd:enumeration value="Budget"/>
          <xsd:enumeration value="Business Case"/>
          <xsd:enumeration value="Calculations"/>
          <xsd:enumeration value="Catalogue"/>
          <xsd:enumeration value="Certificate"/>
          <xsd:enumeration value="Checklist"/>
          <xsd:enumeration value="Close-Out Report"/>
          <xsd:enumeration value="Close-Out Review"/>
          <xsd:enumeration value="Code of Practice"/>
          <xsd:enumeration value="Concession"/>
          <xsd:enumeration value="Contract"/>
          <xsd:enumeration value="Contractors Pack"/>
          <xsd:enumeration value="Cost Breakdown"/>
          <xsd:enumeration value="Cost Breakdown Structure"/>
          <xsd:enumeration value="Costs (Cash flow / Cash flow forecast)"/>
          <xsd:enumeration value="Credit Note"/>
          <xsd:enumeration value="Daily Diaries"/>
          <xsd:enumeration value="Data Book / Sheet / File"/>
          <xsd:enumeration value="Deviation"/>
          <xsd:enumeration value="Diagram"/>
          <xsd:enumeration value="DVD and CD (Electronic Media)"/>
          <xsd:enumeration value="E-Mail"/>
          <xsd:enumeration value="Engineering Design Criteria (Excl. Process)"/>
          <xsd:enumeration value="Enquiry"/>
          <xsd:enumeration value="Estimate"/>
          <xsd:enumeration value="EV Model"/>
          <xsd:enumeration value="Evaluation"/>
          <xsd:enumeration value="Execution Plan"/>
          <xsd:enumeration value="Execution Plan Review"/>
          <xsd:enumeration value="Execution Review"/>
          <xsd:enumeration value="External Document"/>
          <xsd:enumeration value="Facsimile"/>
          <xsd:enumeration value="Factory Acceptance Test"/>
          <xsd:enumeration value="Field Engineering Enquiry"/>
          <xsd:enumeration value="Financial Model"/>
          <xsd:enumeration value="Flow Diagram"/>
          <xsd:enumeration value="Form"/>
          <xsd:enumeration value="General Conditions of Contract"/>
          <xsd:enumeration value="General Documentation"/>
          <xsd:enumeration value="Guarantee"/>
          <xsd:enumeration value="Guideline"/>
          <xsd:enumeration value="Handover Certificate"/>
          <xsd:enumeration value="Inclusions Checklist"/>
          <xsd:enumeration value="Index"/>
          <xsd:enumeration value="Initiation Review"/>
          <xsd:enumeration value="Inspection Sheet"/>
          <xsd:enumeration value="Instructions (e.g. Site Ins, Work Ins etc.)"/>
          <xsd:enumeration value="Interdict"/>
          <xsd:enumeration value="Invoice"/>
          <xsd:enumeration value="Letter"/>
          <xsd:enumeration value="License"/>
          <xsd:enumeration value="List"/>
          <xsd:enumeration value="Mandate"/>
          <xsd:enumeration value="Manual"/>
          <xsd:enumeration value="Map"/>
          <xsd:enumeration value="Matrix"/>
          <xsd:enumeration value="Memorandum"/>
          <xsd:enumeration value="Metrics"/>
          <xsd:enumeration value="Mini Task Observation"/>
          <xsd:enumeration value="Minutes of meeting"/>
          <xsd:enumeration value="Modification"/>
          <xsd:enumeration value="Non-conformance Report"/>
          <xsd:enumeration value="Note/Notices/Note of record (Excl.DCN &amp; TQN)"/>
          <xsd:enumeration value="Options Analysis"/>
          <xsd:enumeration value="Order"/>
          <xsd:enumeration value="Organogram"/>
          <xsd:enumeration value="Overtime Request"/>
          <xsd:enumeration value="Permit"/>
          <xsd:enumeration value="Philosophy"/>
          <xsd:enumeration value="Photo"/>
          <xsd:enumeration value="Plan"/>
          <xsd:enumeration value="Planning Review"/>
          <xsd:enumeration value="Policy"/>
          <xsd:enumeration value="Presentation"/>
          <xsd:enumeration value="Procedure/Process (Excl. SOP)"/>
          <xsd:enumeration value="Process Design Basis"/>
          <xsd:enumeration value="Process Design Criteria"/>
          <xsd:enumeration value="Procurement Package Dictionary"/>
          <xsd:enumeration value="Profile"/>
          <xsd:enumeration value="Programme"/>
          <xsd:enumeration value="Project Charter"/>
          <xsd:enumeration value="Project Mandatory Document"/>
          <xsd:enumeration value="Project Procedural Document"/>
          <xsd:enumeration value="Project Register"/>
          <xsd:enumeration value="Proposal"/>
          <xsd:enumeration value="Punch List"/>
          <xsd:enumeration value="Quality Control Plan"/>
          <xsd:enumeration value="Questionnaire"/>
          <xsd:enumeration value="Quotation"/>
          <xsd:enumeration value="Record"/>
          <xsd:enumeration value="Registration Review"/>
          <xsd:enumeration value="Report"/>
          <xsd:enumeration value="Request for Change"/>
          <xsd:enumeration value="Request for Information"/>
          <xsd:enumeration value="Request for Issue of Enquiry"/>
          <xsd:enumeration value="Request for Proposal"/>
          <xsd:enumeration value="Request for Quality Inspection"/>
          <xsd:enumeration value="Request for Quotation"/>
          <xsd:enumeration value="Requirement"/>
          <xsd:enumeration value="Requisition"/>
          <xsd:enumeration value="Result Sheet"/>
          <xsd:enumeration value="Sample Information"/>
          <xsd:enumeration value="Schedule"/>
          <xsd:enumeration value="Scope of Work"/>
          <xsd:enumeration value="Service Level Agreement"/>
          <xsd:enumeration value="Site Directive"/>
          <xsd:enumeration value="Special Conditions of Contract"/>
          <xsd:enumeration value="Specification"/>
          <xsd:enumeration value="Standard"/>
          <xsd:enumeration value="Standard Operating Procedure"/>
          <xsd:enumeration value="Statement"/>
          <xsd:enumeration value="Statement of Requirements"/>
          <xsd:enumeration value="Strategy"/>
          <xsd:enumeration value="Study Work Plan"/>
          <xsd:enumeration value="Summary"/>
          <xsd:enumeration value="Technical Query Note"/>
          <xsd:enumeration value="Template"/>
          <xsd:enumeration value="Tender"/>
          <xsd:enumeration value="Tender Adjudication"/>
          <xsd:enumeration value="Terms of Reference"/>
          <xsd:enumeration value="Test Results"/>
          <xsd:enumeration value="Training Material"/>
          <xsd:enumeration value="Transmittal"/>
          <xsd:enumeration value="Video"/>
          <xsd:enumeration value="Work Breakdown Structur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70E68B-7B28-4570-A415-D485322BB50D}">
  <ds:schemaRefs>
    <ds:schemaRef ds:uri="http://schemas.microsoft.com/sharepoint/v3/contenttype/forms"/>
  </ds:schemaRefs>
</ds:datastoreItem>
</file>

<file path=customXml/itemProps3.xml><?xml version="1.0" encoding="utf-8"?>
<ds:datastoreItem xmlns:ds="http://schemas.openxmlformats.org/officeDocument/2006/customXml" ds:itemID="{84777C82-19A6-4AE4-8811-F2B03FEBE80F}">
  <ds:schemaRefs>
    <ds:schemaRef ds:uri="http://schemas.microsoft.com/office/2006/metadata/properties"/>
    <ds:schemaRef ds:uri="http://schemas.microsoft.com/office/infopath/2007/PartnerControls"/>
    <ds:schemaRef ds:uri="96E27A17-4B97-4547-8575-DE6F0290CC7B"/>
  </ds:schemaRefs>
</ds:datastoreItem>
</file>

<file path=customXml/itemProps4.xml><?xml version="1.0" encoding="utf-8"?>
<ds:datastoreItem xmlns:ds="http://schemas.openxmlformats.org/officeDocument/2006/customXml" ds:itemID="{406AB577-A6E6-4E69-8F10-B0711815BF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E27A17-4B97-4547-8575-DE6F0290CC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61BA940-D7AA-4870-B73E-4BD0C929C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TotalTime>
  <Pages>19</Pages>
  <Words>20224</Words>
  <Characters>115278</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Final Quality Prediction for Multiphase Batch Processes with Uneven
Durations and Between-Phase Transient Dynamics</vt:lpstr>
    </vt:vector>
  </TitlesOfParts>
  <Company>Rheinmetall Dnel Munition (Pty)</Company>
  <LinksUpToDate>false</LinksUpToDate>
  <CharactersWithSpaces>135232</CharactersWithSpaces>
  <SharedDoc>false</SharedDoc>
  <HLinks>
    <vt:vector size="30" baseType="variant">
      <vt:variant>
        <vt:i4>1376316</vt:i4>
      </vt:variant>
      <vt:variant>
        <vt:i4>32</vt:i4>
      </vt:variant>
      <vt:variant>
        <vt:i4>0</vt:i4>
      </vt:variant>
      <vt:variant>
        <vt:i4>5</vt:i4>
      </vt:variant>
      <vt:variant>
        <vt:lpwstr/>
      </vt:variant>
      <vt:variant>
        <vt:lpwstr>_Toc99848857</vt:lpwstr>
      </vt:variant>
      <vt:variant>
        <vt:i4>1048624</vt:i4>
      </vt:variant>
      <vt:variant>
        <vt:i4>23</vt:i4>
      </vt:variant>
      <vt:variant>
        <vt:i4>0</vt:i4>
      </vt:variant>
      <vt:variant>
        <vt:i4>5</vt:i4>
      </vt:variant>
      <vt:variant>
        <vt:lpwstr/>
      </vt:variant>
      <vt:variant>
        <vt:lpwstr>_Toc211326137</vt:lpwstr>
      </vt:variant>
      <vt:variant>
        <vt:i4>1048624</vt:i4>
      </vt:variant>
      <vt:variant>
        <vt:i4>17</vt:i4>
      </vt:variant>
      <vt:variant>
        <vt:i4>0</vt:i4>
      </vt:variant>
      <vt:variant>
        <vt:i4>5</vt:i4>
      </vt:variant>
      <vt:variant>
        <vt:lpwstr/>
      </vt:variant>
      <vt:variant>
        <vt:lpwstr>_Toc211326136</vt:lpwstr>
      </vt:variant>
      <vt:variant>
        <vt:i4>1048624</vt:i4>
      </vt:variant>
      <vt:variant>
        <vt:i4>11</vt:i4>
      </vt:variant>
      <vt:variant>
        <vt:i4>0</vt:i4>
      </vt:variant>
      <vt:variant>
        <vt:i4>5</vt:i4>
      </vt:variant>
      <vt:variant>
        <vt:lpwstr/>
      </vt:variant>
      <vt:variant>
        <vt:lpwstr>_Toc211326135</vt:lpwstr>
      </vt:variant>
      <vt:variant>
        <vt:i4>1048624</vt:i4>
      </vt:variant>
      <vt:variant>
        <vt:i4>5</vt:i4>
      </vt:variant>
      <vt:variant>
        <vt:i4>0</vt:i4>
      </vt:variant>
      <vt:variant>
        <vt:i4>5</vt:i4>
      </vt:variant>
      <vt:variant>
        <vt:lpwstr/>
      </vt:variant>
      <vt:variant>
        <vt:lpwstr>_Toc2113261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Quality Prediction for Multiphase Batch Processes with Uneven
Durations and Between-Phase Transient Dynamics</dc:title>
  <dc:subject>Project Outline</dc:subject>
  <dc:creator>Jedd Orsmond</dc:creator>
  <cp:lastModifiedBy>Jedd Orsmond</cp:lastModifiedBy>
  <cp:revision>14</cp:revision>
  <cp:lastPrinted>2020-05-20T16:20:00Z</cp:lastPrinted>
  <dcterms:created xsi:type="dcterms:W3CDTF">2021-07-29T13:56:00Z</dcterms:created>
  <dcterms:modified xsi:type="dcterms:W3CDTF">2022-03-16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A2F9B1BEBFD743B39FE6B0DE6FA4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55ffc82-682a-3641-aa98-8165d523bf44</vt:lpwstr>
  </property>
  <property fmtid="{D5CDD505-2E9C-101B-9397-08002B2CF9AE}" pid="25" name="Mendeley Citation Style_1">
    <vt:lpwstr>http://www.zotero.org/styles/apa</vt:lpwstr>
  </property>
</Properties>
</file>